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158C" w:rsidRDefault="002D77C7" w:rsidP="00541F53">
      <w:pPr>
        <w:spacing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lang w:val="en-US"/>
        </w:rPr>
        <w:t>BOOKKEEPING</w:t>
      </w:r>
      <w:bookmarkStart w:id="0" w:name="_GoBack"/>
      <w:bookmarkEnd w:id="0"/>
      <w:r w:rsidR="00541F53" w:rsidRPr="00541F53">
        <w:rPr>
          <w:rFonts w:ascii="Times New Roman" w:eastAsia="Times New Roman" w:hAnsi="Times New Roman" w:cs="Times New Roman"/>
          <w:b/>
          <w:sz w:val="48"/>
          <w:szCs w:val="48"/>
        </w:rPr>
        <w:t xml:space="preserve"> </w:t>
      </w:r>
    </w:p>
    <w:p w:rsidR="00541F53" w:rsidRPr="00541F53" w:rsidRDefault="00541F53" w:rsidP="00541F53">
      <w:pPr>
        <w:spacing w:line="240" w:lineRule="auto"/>
        <w:jc w:val="center"/>
        <w:rPr>
          <w:rFonts w:ascii="Times New Roman" w:eastAsia="Times New Roman" w:hAnsi="Times New Roman" w:cs="Times New Roman"/>
          <w:b/>
          <w:sz w:val="48"/>
          <w:szCs w:val="48"/>
        </w:rPr>
      </w:pPr>
      <w:r w:rsidRPr="00541F53">
        <w:rPr>
          <w:rFonts w:ascii="Times New Roman" w:eastAsia="Times New Roman" w:hAnsi="Times New Roman" w:cs="Times New Roman"/>
          <w:b/>
          <w:sz w:val="48"/>
          <w:szCs w:val="48"/>
        </w:rPr>
        <w:t xml:space="preserve">APPLICATION DESIGN </w:t>
      </w:r>
    </w:p>
    <w:p w:rsidR="00541F53" w:rsidRPr="00541F53" w:rsidRDefault="00541F53" w:rsidP="00541F53">
      <w:pPr>
        <w:spacing w:line="240" w:lineRule="auto"/>
        <w:jc w:val="center"/>
        <w:rPr>
          <w:rFonts w:ascii="Times New Roman" w:eastAsia="Times New Roman" w:hAnsi="Times New Roman" w:cs="Times New Roman"/>
          <w:b/>
          <w:sz w:val="48"/>
          <w:szCs w:val="48"/>
        </w:rPr>
      </w:pPr>
      <w:r w:rsidRPr="00541F53">
        <w:rPr>
          <w:rFonts w:ascii="Times New Roman" w:eastAsia="Times New Roman" w:hAnsi="Times New Roman" w:cs="Times New Roman"/>
          <w:b/>
          <w:sz w:val="48"/>
          <w:szCs w:val="48"/>
        </w:rPr>
        <w:t>ANDROID-BASED</w:t>
      </w:r>
      <w:r w:rsidR="009F5866">
        <w:rPr>
          <w:rFonts w:ascii="Times New Roman" w:eastAsia="Times New Roman" w:hAnsi="Times New Roman" w:cs="Times New Roman"/>
          <w:b/>
          <w:sz w:val="48"/>
          <w:szCs w:val="48"/>
          <w:lang w:val="en-US"/>
        </w:rPr>
        <w:t xml:space="preserve"> </w:t>
      </w:r>
      <w:r w:rsidRPr="00541F53">
        <w:rPr>
          <w:rFonts w:ascii="Times New Roman" w:eastAsia="Times New Roman" w:hAnsi="Times New Roman" w:cs="Times New Roman"/>
          <w:b/>
          <w:sz w:val="48"/>
          <w:szCs w:val="48"/>
        </w:rPr>
        <w:t xml:space="preserve">FOR MSMEs </w:t>
      </w:r>
    </w:p>
    <w:p w:rsidR="000E011E" w:rsidRPr="00541F53" w:rsidRDefault="000E011E" w:rsidP="00541F53">
      <w:pPr>
        <w:spacing w:line="240" w:lineRule="auto"/>
        <w:rPr>
          <w:rFonts w:ascii="Times New Roman" w:eastAsia="Times New Roman" w:hAnsi="Times New Roman" w:cs="Times New Roman"/>
          <w:sz w:val="20"/>
          <w:szCs w:val="20"/>
        </w:rPr>
        <w:sectPr w:rsidR="000E011E" w:rsidRPr="00541F53">
          <w:pgSz w:w="11909" w:h="16834"/>
          <w:pgMar w:top="1440" w:right="1440" w:bottom="1440" w:left="1440" w:header="720" w:footer="720" w:gutter="0"/>
          <w:pgNumType w:start="1"/>
          <w:cols w:space="720"/>
        </w:sectPr>
      </w:pPr>
    </w:p>
    <w:p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lastRenderedPageBreak/>
        <w:t>Yeni Priatnasari</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ccounting Department </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yeni.priatna@gmail.com</w:t>
      </w:r>
    </w:p>
    <w:p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Hetik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ccounting Department</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E011E" w:rsidRDefault="00814AA7">
      <w:pPr>
        <w:spacing w:line="240" w:lineRule="auto"/>
        <w:jc w:val="center"/>
        <w:rPr>
          <w:rFonts w:ascii="Times New Roman" w:eastAsia="Times New Roman" w:hAnsi="Times New Roman" w:cs="Times New Roman"/>
          <w:sz w:val="20"/>
          <w:szCs w:val="20"/>
          <w:lang w:val="en-US"/>
        </w:rPr>
      </w:pPr>
      <w:hyperlink r:id="rId8" w:history="1">
        <w:r w:rsidR="0000158C" w:rsidRPr="00B74FA5">
          <w:rPr>
            <w:rStyle w:val="Hyperlink"/>
            <w:rFonts w:ascii="Times New Roman" w:eastAsia="Times New Roman" w:hAnsi="Times New Roman" w:cs="Times New Roman"/>
            <w:sz w:val="20"/>
            <w:szCs w:val="20"/>
            <w:lang w:val="en-US"/>
          </w:rPr>
          <w:t>hetika_tika@gmail.com</w:t>
        </w:r>
      </w:hyperlink>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 Rian Diansyah</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Informatic and Technology Department</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vrd@gmail.com</w:t>
      </w: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Pr="00081554" w:rsidRDefault="0000158C">
      <w:pPr>
        <w:spacing w:line="240" w:lineRule="auto"/>
        <w:jc w:val="center"/>
        <w:rPr>
          <w:rFonts w:ascii="Times New Roman" w:eastAsia="Times New Roman" w:hAnsi="Times New Roman" w:cs="Times New Roman"/>
          <w:sz w:val="20"/>
          <w:szCs w:val="20"/>
          <w:lang w:val="en-US"/>
        </w:rPr>
        <w:sectPr w:rsidR="0000158C" w:rsidRPr="00081554">
          <w:type w:val="continuous"/>
          <w:pgSz w:w="11909" w:h="16834"/>
          <w:pgMar w:top="1080" w:right="734" w:bottom="2434" w:left="734" w:header="720" w:footer="720" w:gutter="0"/>
          <w:cols w:num="2" w:space="720" w:equalWidth="0">
            <w:col w:w="4860" w:space="720"/>
            <w:col w:w="4860" w:space="0"/>
          </w:cols>
        </w:sectPr>
      </w:pPr>
    </w:p>
    <w:p w:rsidR="000E011E" w:rsidRDefault="000E011E">
      <w:pPr>
        <w:spacing w:line="240" w:lineRule="auto"/>
        <w:jc w:val="center"/>
        <w:rPr>
          <w:rFonts w:ascii="Times New Roman" w:eastAsia="Times New Roman" w:hAnsi="Times New Roman" w:cs="Times New Roman"/>
          <w:sz w:val="20"/>
          <w:szCs w:val="20"/>
        </w:rPr>
      </w:pPr>
    </w:p>
    <w:p w:rsidR="000E011E" w:rsidRPr="006E5CCE" w:rsidRDefault="000E011E">
      <w:pPr>
        <w:spacing w:line="240" w:lineRule="auto"/>
        <w:jc w:val="center"/>
        <w:rPr>
          <w:rFonts w:ascii="Times New Roman" w:eastAsia="Times New Roman" w:hAnsi="Times New Roman" w:cs="Times New Roman"/>
          <w:sz w:val="20"/>
          <w:szCs w:val="20"/>
        </w:rPr>
        <w:sectPr w:rsidR="000E011E" w:rsidRPr="006E5CCE">
          <w:type w:val="continuous"/>
          <w:pgSz w:w="11909" w:h="16834"/>
          <w:pgMar w:top="1080" w:right="734" w:bottom="2434" w:left="734" w:header="720" w:footer="720" w:gutter="0"/>
          <w:cols w:space="720"/>
        </w:sectPr>
      </w:pPr>
    </w:p>
    <w:p w:rsidR="00541F53" w:rsidRPr="00541F53" w:rsidRDefault="006631DF" w:rsidP="00541F53">
      <w:pPr>
        <w:spacing w:after="160" w:line="240" w:lineRule="auto"/>
        <w:ind w:firstLine="720"/>
        <w:jc w:val="both"/>
        <w:rPr>
          <w:rFonts w:ascii="Times New Roman" w:eastAsia="Times New Roman" w:hAnsi="Times New Roman" w:cs="Times New Roman"/>
          <w:b/>
          <w:sz w:val="20"/>
          <w:szCs w:val="20"/>
        </w:rPr>
      </w:pPr>
      <w:r>
        <w:rPr>
          <w:rFonts w:ascii="Times New Roman" w:eastAsia="Times New Roman" w:hAnsi="Times New Roman" w:cs="Times New Roman"/>
          <w:b/>
          <w:i/>
          <w:sz w:val="18"/>
          <w:szCs w:val="18"/>
        </w:rPr>
        <w:lastRenderedPageBreak/>
        <w:t>Abstrak</w:t>
      </w:r>
      <w:r>
        <w:rPr>
          <w:rFonts w:ascii="Times New Roman" w:eastAsia="Times New Roman" w:hAnsi="Times New Roman" w:cs="Times New Roman"/>
          <w:b/>
          <w:sz w:val="18"/>
          <w:szCs w:val="18"/>
        </w:rPr>
        <w:t>—</w:t>
      </w:r>
      <w:r w:rsidR="00541F53" w:rsidRPr="00541F53">
        <w:rPr>
          <w:rFonts w:ascii="Times New Roman" w:eastAsia="Times New Roman" w:hAnsi="Times New Roman" w:cs="Times New Roman"/>
          <w:sz w:val="24"/>
          <w:szCs w:val="24"/>
        </w:rPr>
        <w:t xml:space="preserve"> </w:t>
      </w:r>
      <w:r w:rsidR="00541F53" w:rsidRPr="00541F53">
        <w:rPr>
          <w:rFonts w:ascii="Times New Roman" w:eastAsia="Times New Roman" w:hAnsi="Times New Roman" w:cs="Times New Roman"/>
          <w:b/>
          <w:sz w:val="20"/>
          <w:szCs w:val="20"/>
        </w:rPr>
        <w:t xml:space="preserve">This research aims to design an android-based bookkeeping business application that will be developed by Accounting study program (AKPHB Business Bookkeeping) with business recording applications that have developed on the internet.    </w:t>
      </w:r>
    </w:p>
    <w:p w:rsidR="00541F53" w:rsidRPr="00541F53" w:rsidRDefault="00541F53" w:rsidP="00541F53">
      <w:pPr>
        <w:spacing w:after="160" w:line="240" w:lineRule="auto"/>
        <w:ind w:firstLine="720"/>
        <w:jc w:val="both"/>
        <w:rPr>
          <w:rFonts w:ascii="Times New Roman" w:eastAsia="Times New Roman" w:hAnsi="Times New Roman" w:cs="Times New Roman"/>
          <w:b/>
          <w:sz w:val="20"/>
          <w:szCs w:val="20"/>
        </w:rPr>
      </w:pPr>
      <w:r w:rsidRPr="00541F53">
        <w:rPr>
          <w:rFonts w:ascii="Times New Roman" w:eastAsia="Times New Roman" w:hAnsi="Times New Roman" w:cs="Times New Roman"/>
          <w:b/>
          <w:sz w:val="20"/>
          <w:szCs w:val="20"/>
        </w:rPr>
        <w:t xml:space="preserve"> The research method used is an exploratory descriptive method with several items to be designed such as display (user interface), ease of use, completeness of presentation of business reports, as well as accessibility for MSMEs engaged in several fields. This research is expected to produce a more thorough comparison so that it can be known the advantages and disadvantages of each business recording application. In the future, it is expected that the development of business recording applications (AKPHB Business Bookkeeping) can be a more complete application and make it easier for small business owners to record and to make a simple financial report. </w:t>
      </w:r>
    </w:p>
    <w:p w:rsidR="00541F53" w:rsidRPr="00541F53" w:rsidRDefault="00541F53" w:rsidP="00541F53">
      <w:pPr>
        <w:spacing w:after="160" w:line="240" w:lineRule="auto"/>
        <w:jc w:val="both"/>
        <w:rPr>
          <w:rFonts w:ascii="Times New Roman" w:eastAsia="Times New Roman" w:hAnsi="Times New Roman" w:cs="Times New Roman"/>
          <w:b/>
          <w:i/>
          <w:sz w:val="20"/>
          <w:szCs w:val="20"/>
        </w:rPr>
      </w:pPr>
      <w:r w:rsidRPr="00541F53">
        <w:rPr>
          <w:rFonts w:ascii="Times New Roman" w:eastAsia="Times New Roman" w:hAnsi="Times New Roman" w:cs="Times New Roman"/>
          <w:b/>
          <w:i/>
          <w:sz w:val="20"/>
          <w:szCs w:val="20"/>
        </w:rPr>
        <w:t>Keywords: comparative studies, business recording applications, andr</w:t>
      </w:r>
      <w:r w:rsidR="002D77C7">
        <w:rPr>
          <w:rFonts w:ascii="Times New Roman" w:eastAsia="Times New Roman" w:hAnsi="Times New Roman" w:cs="Times New Roman"/>
          <w:b/>
          <w:i/>
          <w:sz w:val="20"/>
          <w:szCs w:val="20"/>
        </w:rPr>
        <w:t>oid applications, MSMEs, book</w:t>
      </w:r>
      <w:r w:rsidRPr="00541F53">
        <w:rPr>
          <w:rFonts w:ascii="Times New Roman" w:eastAsia="Times New Roman" w:hAnsi="Times New Roman" w:cs="Times New Roman"/>
          <w:b/>
          <w:i/>
          <w:sz w:val="20"/>
          <w:szCs w:val="20"/>
        </w:rPr>
        <w:t>keeping</w:t>
      </w:r>
    </w:p>
    <w:p w:rsidR="006E5CCE" w:rsidRDefault="00E34F3A" w:rsidP="006E5CCE">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introduction</w:t>
      </w:r>
    </w:p>
    <w:p w:rsidR="006E5CCE" w:rsidRDefault="006E5CCE" w:rsidP="00540E56">
      <w:pPr>
        <w:pStyle w:val="Heading1"/>
        <w:numPr>
          <w:ilvl w:val="1"/>
          <w:numId w:val="13"/>
        </w:numPr>
        <w:tabs>
          <w:tab w:val="left" w:pos="216"/>
          <w:tab w:val="left" w:pos="426"/>
        </w:tabs>
        <w:spacing w:before="160" w:after="80" w:line="240" w:lineRule="auto"/>
        <w:ind w:left="0" w:firstLine="0"/>
        <w:rPr>
          <w:rFonts w:ascii="Times New Roman" w:eastAsia="Times New Roman" w:hAnsi="Times New Roman" w:cs="Times New Roman"/>
          <w:b/>
          <w:sz w:val="20"/>
          <w:szCs w:val="20"/>
        </w:rPr>
      </w:pPr>
      <w:r w:rsidRPr="006E5CCE">
        <w:rPr>
          <w:rFonts w:ascii="Times New Roman" w:eastAsia="Times New Roman" w:hAnsi="Times New Roman" w:cs="Times New Roman"/>
          <w:b/>
          <w:sz w:val="20"/>
          <w:szCs w:val="20"/>
        </w:rPr>
        <w:t>Background of the Problem</w:t>
      </w:r>
    </w:p>
    <w:p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The development of today's business world is growing rapidly. This is due to the rapid development of the internet and triggered by the covid-19 pandemic which has caused changes in many things, changing manual work patterns into technology and internet-based work mechanisms. MSME actors have a contribution that cannot be underestimated in the economy in the city of Tegal in particular and in Indonesia in general. The role and contribution of MSMEs is mainly in their contribution to employment in the informal sector. </w:t>
      </w:r>
    </w:p>
    <w:p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lastRenderedPageBreak/>
        <w:t>The ukmindonesia.id page presents data sourced from the Indonesian Ministry of Cooperatives and SMEs regarding the number of MSME units having a share of around 99.99% (62.9 million units) of the total number of business actors in Indonesia in 2017. On the other hand, large businesses only consist of approx. 5400 units or about 0.01%. Meanwhile, in terms of the level of employment, Micro Enterprises absorb around 107.2 million workers (89.2%), Small Enterprises 5.7 million (4.74%), and Medium Enterprises 3.73 million (3.11%). ); while Large Enterprises only absorb around 3.58 million people. From this, it can be concluded that cumulatively MSMEs absorb around 97% of the national workforce, while Large Enterprises only absorb about 3% of the total wor</w:t>
      </w:r>
      <w:r w:rsidR="00D04C38">
        <w:rPr>
          <w:rFonts w:ascii="Times New Roman" w:eastAsia="Times New Roman" w:hAnsi="Times New Roman" w:cs="Times New Roman"/>
          <w:sz w:val="20"/>
          <w:szCs w:val="20"/>
        </w:rPr>
        <w:t>kforce at the national level</w:t>
      </w:r>
      <w:r w:rsidR="00BB72EF">
        <w:rPr>
          <w:rFonts w:ascii="Times New Roman" w:eastAsia="Times New Roman" w:hAnsi="Times New Roman" w:cs="Times New Roman"/>
          <w:sz w:val="20"/>
          <w:szCs w:val="20"/>
          <w:lang w:val="en-US"/>
        </w:rPr>
        <w:t xml:space="preserve"> </w:t>
      </w:r>
      <w:r w:rsidR="00BB72EF">
        <w:rPr>
          <w:rFonts w:ascii="Times New Roman" w:eastAsia="Times New Roman" w:hAnsi="Times New Roman" w:cs="Times New Roman"/>
          <w:sz w:val="20"/>
          <w:szCs w:val="20"/>
          <w:lang w:val="en-US"/>
        </w:rPr>
        <w:fldChar w:fldCharType="begin" w:fldLock="1"/>
      </w:r>
      <w:r w:rsidR="00B92D51">
        <w:rPr>
          <w:rFonts w:ascii="Times New Roman" w:eastAsia="Times New Roman" w:hAnsi="Times New Roman" w:cs="Times New Roman"/>
          <w:sz w:val="20"/>
          <w:szCs w:val="20"/>
          <w:lang w:val="en-US"/>
        </w:rPr>
        <w:instrText>ADDIN CSL_CITATION {"citationItems":[{"id":"ITEM-1","itemData":{"URL":"https://www.ukmindonesia.id/baca-artikel/62","accessed":{"date-parts":[["2021","3","23"]]},"author":[{"dropping-particle":"","family":"Haryanti","given":"Dewi Meisari","non-dropping-particle":"","parse-names":false,"suffix":""},{"dropping-particle":"","family":"Hidayah","given":"Isniati","non-dropping-particle":"","parse-names":false,"suffix":""}],"container-title":"www.ukmindonesia.id","id":"ITEM-1","issued":{"date-parts":[["2018"]]},"title":"Potret UMKM Indonesia: Si Kecil yang Berperan Besar | UKM Indonesia","type":"webpage"},"uris":["http://www.mendeley.com/documents/?uuid=0a3b57f1-f0eb-3fe7-95e2-08b98b6dd5ad"]}],"mendeley":{"formattedCitation":"&lt;sup&gt;[1]&lt;/sup&gt;","plainTextFormattedCitation":"[1]","previouslyFormattedCitation":"&lt;sup&gt;(1)&lt;/sup&gt;"},"properties":{"noteIndex":0},"schema":"https://github.com/citation-style-language/schema/raw/master/csl-citation.json"}</w:instrText>
      </w:r>
      <w:r w:rsidR="00BB72EF">
        <w:rPr>
          <w:rFonts w:ascii="Times New Roman" w:eastAsia="Times New Roman" w:hAnsi="Times New Roman" w:cs="Times New Roman"/>
          <w:sz w:val="20"/>
          <w:szCs w:val="20"/>
          <w:lang w:val="en-US"/>
        </w:rPr>
        <w:fldChar w:fldCharType="separate"/>
      </w:r>
      <w:r w:rsidR="00B92D51" w:rsidRPr="00B92D51">
        <w:rPr>
          <w:rFonts w:ascii="Times New Roman" w:eastAsia="Times New Roman" w:hAnsi="Times New Roman" w:cs="Times New Roman"/>
          <w:noProof/>
          <w:sz w:val="20"/>
          <w:szCs w:val="20"/>
          <w:vertAlign w:val="superscript"/>
          <w:lang w:val="en-US"/>
        </w:rPr>
        <w:t>[1]</w:t>
      </w:r>
      <w:r w:rsidR="00BB72EF">
        <w:rPr>
          <w:rFonts w:ascii="Times New Roman" w:eastAsia="Times New Roman" w:hAnsi="Times New Roman" w:cs="Times New Roman"/>
          <w:sz w:val="20"/>
          <w:szCs w:val="20"/>
          <w:lang w:val="en-US"/>
        </w:rPr>
        <w:fldChar w:fldCharType="end"/>
      </w:r>
      <w:r w:rsidRPr="006E5CCE">
        <w:rPr>
          <w:rFonts w:ascii="Times New Roman" w:eastAsia="Times New Roman" w:hAnsi="Times New Roman" w:cs="Times New Roman"/>
          <w:sz w:val="20"/>
          <w:szCs w:val="20"/>
        </w:rPr>
        <w:t xml:space="preserve">. </w:t>
      </w:r>
    </w:p>
    <w:p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Indonesian MSMEs faced big challenges when the opening of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which was inaugurated by President Joko Widodo on the first day of stock trading on the Indonesia Stock Exchange. On that occasion, Chairman of the Board of Commissioners of the Financial Services Authority (OJK) Wimboh Santoso said that the stock exchange authority continued to accelerate efforts to promote the capital market, both for young entrepreneurs and SMEs to raise funds from the capital market and for potential investors to start inve</w:t>
      </w:r>
      <w:r w:rsidR="00BB72EF">
        <w:rPr>
          <w:rFonts w:ascii="Times New Roman" w:eastAsia="Times New Roman" w:hAnsi="Times New Roman" w:cs="Times New Roman"/>
          <w:sz w:val="20"/>
          <w:szCs w:val="20"/>
        </w:rPr>
        <w:t xml:space="preserve">sting in the capital market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URL":"https://market.bisnis.com/read/20210104/7/1338197/securities-crowd-funding-resmi-diluncurkan","accessed":{"date-parts":[["2021","3","23"]]},"author":[{"dropping-particle":"","family":"Utami","given":"Dhiany Nadya","non-dropping-particle":"","parse-names":false,"suffix":""}],"container-title":"https://market.bisnis.com/r","id":"ITEM-1","issued":{"date-parts":[["2021"]]},"title":"Securities Crowd Funding Resmi Diluncurkan","type":"webpage"},"uris":["http://www.mendeley.com/documents/?uuid=556f1198-4adc-3107-85d3-1e98dc01835d"]}],"mendeley":{"formattedCitation":"&lt;sup&gt;[2]&lt;/sup&gt;","plainTextFormattedCitation":"[2]","previouslyFormattedCitation":"&lt;sup&gt;(2)&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2]</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The hope of launching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is that more MSMEs will receive funding for their business activities.  </w:t>
      </w:r>
    </w:p>
    <w:p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he thing that must be considered when these challenges are faced by MSMEs, is the existence of managerial activities that must be more reliable to be carried out by MSME actors. Some of the weaknesses possessed by MSMEs in carrying out financial records include often forgetting to save transaction evidence, mathematical errors when counting, recording errors and</w:t>
      </w:r>
      <w:r w:rsidR="00BB72EF">
        <w:rPr>
          <w:rFonts w:ascii="Times New Roman" w:eastAsia="Times New Roman" w:hAnsi="Times New Roman" w:cs="Times New Roman"/>
          <w:sz w:val="20"/>
          <w:szCs w:val="20"/>
        </w:rPr>
        <w:t xml:space="preserve"> adjustments in </w:t>
      </w:r>
      <w:r w:rsidR="00BB72EF">
        <w:rPr>
          <w:rFonts w:ascii="Times New Roman" w:eastAsia="Times New Roman" w:hAnsi="Times New Roman" w:cs="Times New Roman"/>
          <w:sz w:val="20"/>
          <w:szCs w:val="20"/>
        </w:rPr>
        <w:lastRenderedPageBreak/>
        <w:t xml:space="preserve">transaction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3]</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In addition to these weaknesses, there are other obstacles such as difficulties in using business recording applications, lack of external support and lack of accounting expertise which are common problems experienced by MSME actors</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4]</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Currently, several business recording applications are available on the internet. However, because the application made is a paid application, there are still many shortcomings here and there from the various kinds of business recording applications. Therefore, in this study, researchers are interested in designing an adequate business recording application for MSME actors in carrying out business records.  </w:t>
      </w:r>
    </w:p>
    <w:p w:rsidR="00540E56" w:rsidRDefault="006E5CCE" w:rsidP="00540E56">
      <w:pPr>
        <w:pStyle w:val="ListParagraph"/>
        <w:keepNext/>
        <w:keepLines/>
        <w:numPr>
          <w:ilvl w:val="1"/>
          <w:numId w:val="13"/>
        </w:numPr>
        <w:tabs>
          <w:tab w:val="left" w:pos="426"/>
        </w:tabs>
        <w:spacing w:before="200" w:line="240" w:lineRule="auto"/>
        <w:ind w:left="0" w:firstLine="0"/>
        <w:jc w:val="both"/>
        <w:rPr>
          <w:rFonts w:ascii="Times New Roman" w:eastAsia="Times New Roman" w:hAnsi="Times New Roman" w:cs="Times New Roman"/>
          <w:b/>
          <w:sz w:val="20"/>
          <w:szCs w:val="20"/>
        </w:rPr>
      </w:pPr>
      <w:bookmarkStart w:id="1" w:name="_2et92p0" w:colFirst="0" w:colLast="0"/>
      <w:bookmarkEnd w:id="1"/>
      <w:r w:rsidRPr="00540E56">
        <w:rPr>
          <w:rFonts w:ascii="Times New Roman" w:eastAsia="Times New Roman" w:hAnsi="Times New Roman" w:cs="Times New Roman"/>
          <w:b/>
          <w:sz w:val="20"/>
          <w:szCs w:val="20"/>
        </w:rPr>
        <w:t>Problem Formulation The</w:t>
      </w:r>
    </w:p>
    <w:p w:rsidR="006E5CCE" w:rsidRPr="00540E56" w:rsidRDefault="00540E56" w:rsidP="00540E56">
      <w:pPr>
        <w:pStyle w:val="ListParagraph"/>
        <w:keepNext/>
        <w:keepLines/>
        <w:tabs>
          <w:tab w:val="left" w:pos="426"/>
        </w:tabs>
        <w:spacing w:before="200" w:line="240" w:lineRule="auto"/>
        <w:ind w:left="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006E5CCE" w:rsidRPr="00540E56">
        <w:rPr>
          <w:rFonts w:ascii="Times New Roman" w:eastAsia="Times New Roman" w:hAnsi="Times New Roman" w:cs="Times New Roman"/>
          <w:sz w:val="20"/>
          <w:szCs w:val="20"/>
        </w:rPr>
        <w:t xml:space="preserve">formulation of the problem in this research activity is: </w:t>
      </w:r>
    </w:p>
    <w:p w:rsidR="00540E56"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is an adequate Accounting Information System for MSMEs?</w:t>
      </w:r>
    </w:p>
    <w:p w:rsidR="006E5CCE"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to design an Android-based Accounting Information System to provide convenience for MSMEs?</w:t>
      </w:r>
    </w:p>
    <w:p w:rsidR="00540E56" w:rsidRP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2" w:name="_tyjcwt" w:colFirst="0" w:colLast="0"/>
      <w:bookmarkEnd w:id="2"/>
      <w:r w:rsidRPr="00540E56">
        <w:rPr>
          <w:rFonts w:ascii="Times New Roman" w:eastAsia="Times New Roman" w:hAnsi="Times New Roman" w:cs="Times New Roman"/>
          <w:b/>
          <w:sz w:val="20"/>
          <w:szCs w:val="20"/>
        </w:rPr>
        <w:t>Research Objectives The</w:t>
      </w:r>
    </w:p>
    <w:p w:rsidR="00540E56" w:rsidRDefault="00540E56" w:rsidP="00540E56">
      <w:pPr>
        <w:pStyle w:val="ListParagraph"/>
        <w:keepNext/>
        <w:keepLines/>
        <w:spacing w:before="200" w:line="240" w:lineRule="auto"/>
        <w:ind w:left="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006E5CCE" w:rsidRPr="00540E56">
        <w:rPr>
          <w:rFonts w:ascii="Times New Roman" w:eastAsia="Times New Roman" w:hAnsi="Times New Roman" w:cs="Times New Roman"/>
          <w:sz w:val="20"/>
          <w:szCs w:val="20"/>
        </w:rPr>
        <w:t>bjectives of this research are:</w:t>
      </w:r>
    </w:p>
    <w:p w:rsidR="006E5CCE" w:rsidRPr="00540E56" w:rsidRDefault="006E5CCE" w:rsidP="00540E56">
      <w:pPr>
        <w:pStyle w:val="ListParagraph"/>
        <w:keepNext/>
        <w:keepLines/>
        <w:numPr>
          <w:ilvl w:val="0"/>
          <w:numId w:val="12"/>
        </w:numPr>
        <w:spacing w:before="200" w:line="240" w:lineRule="auto"/>
        <w:jc w:val="both"/>
        <w:rPr>
          <w:rFonts w:ascii="Times New Roman" w:eastAsia="Times New Roman" w:hAnsi="Times New Roman" w:cs="Times New Roman"/>
          <w:b/>
          <w:sz w:val="20"/>
          <w:szCs w:val="20"/>
        </w:rPr>
      </w:pPr>
      <w:r w:rsidRPr="006E5CCE">
        <w:rPr>
          <w:rFonts w:ascii="Times New Roman" w:eastAsia="Times New Roman" w:hAnsi="Times New Roman" w:cs="Times New Roman"/>
          <w:sz w:val="20"/>
          <w:szCs w:val="20"/>
        </w:rPr>
        <w:t>To be able to find out an adequate information system for MSMEs</w:t>
      </w:r>
    </w:p>
    <w:p w:rsidR="006E5CCE" w:rsidRPr="006E5CCE" w:rsidRDefault="006E5CCE" w:rsidP="006E5CCE">
      <w:pPr>
        <w:numPr>
          <w:ilvl w:val="0"/>
          <w:numId w:val="12"/>
        </w:numPr>
        <w:spacing w:line="240" w:lineRule="auto"/>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o be able to design an android-based accounting information system in order to provide convenience for MSMEs</w:t>
      </w:r>
    </w:p>
    <w:p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3" w:name="_3dy6vkm" w:colFirst="0" w:colLast="0"/>
      <w:bookmarkEnd w:id="3"/>
      <w:r w:rsidRPr="00540E56">
        <w:rPr>
          <w:rFonts w:ascii="Times New Roman" w:eastAsia="Times New Roman" w:hAnsi="Times New Roman" w:cs="Times New Roman"/>
          <w:b/>
          <w:sz w:val="20"/>
          <w:szCs w:val="20"/>
        </w:rPr>
        <w:t>Research Benefits</w:t>
      </w:r>
    </w:p>
    <w:p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Based on the theory, as a contribution to the development of science, especially in system development accounting information for SMEs.  </w:t>
      </w:r>
    </w:p>
    <w:p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In terms of practice, as a contribution to the DIII Accounting study program in product-based scientific development which can later be used as tools to assist MSMEs in recording business</w:t>
      </w:r>
      <w:r w:rsidR="004A126E">
        <w:rPr>
          <w:rFonts w:ascii="Times New Roman" w:eastAsia="Times New Roman" w:hAnsi="Times New Roman" w:cs="Times New Roman"/>
          <w:sz w:val="20"/>
          <w:szCs w:val="20"/>
        </w:rPr>
        <w:t>.</w:t>
      </w:r>
    </w:p>
    <w:p w:rsidR="006E5CCE" w:rsidRPr="004A126E" w:rsidRDefault="006E5CCE" w:rsidP="004A126E">
      <w:pPr>
        <w:pStyle w:val="ListParagraph"/>
        <w:keepNext/>
        <w:keepLines/>
        <w:spacing w:before="200" w:line="240" w:lineRule="auto"/>
        <w:ind w:left="786"/>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 xml:space="preserve">    </w:t>
      </w:r>
    </w:p>
    <w:p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4" w:name="_1t3h5sf" w:colFirst="0" w:colLast="0"/>
      <w:bookmarkEnd w:id="4"/>
      <w:r w:rsidRPr="00540E56">
        <w:rPr>
          <w:rFonts w:ascii="Times New Roman" w:eastAsia="Times New Roman" w:hAnsi="Times New Roman" w:cs="Times New Roman"/>
          <w:b/>
          <w:sz w:val="20"/>
          <w:szCs w:val="20"/>
        </w:rPr>
        <w:t>Problem Limitation</w:t>
      </w:r>
    </w:p>
    <w:p w:rsidR="006E5CCE" w:rsidRPr="00540E56" w:rsidRDefault="006E5CCE" w:rsidP="004A126E">
      <w:pPr>
        <w:pStyle w:val="ListParagraph"/>
        <w:keepNext/>
        <w:keepLines/>
        <w:spacing w:before="200" w:line="240" w:lineRule="auto"/>
        <w:ind w:left="426" w:firstLine="294"/>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To sharpen the problems in this study, researchers will limit the problems of designing Accounting Information Systems for SMEs that move in the trade/retail sector.    </w:t>
      </w:r>
    </w:p>
    <w:p w:rsidR="006E5CCE" w:rsidRPr="006E5CCE" w:rsidRDefault="006E5CCE" w:rsidP="006E5CCE">
      <w:pPr>
        <w:spacing w:line="240" w:lineRule="auto"/>
        <w:rPr>
          <w:sz w:val="20"/>
          <w:szCs w:val="20"/>
        </w:rPr>
      </w:pPr>
    </w:p>
    <w:p w:rsidR="00D40DED" w:rsidRDefault="00E34F3A" w:rsidP="00D40DED">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literature review</w:t>
      </w:r>
    </w:p>
    <w:p w:rsidR="00D40DED" w:rsidRDefault="00D40DED" w:rsidP="00D40DED">
      <w:pPr>
        <w:pStyle w:val="Heading1"/>
        <w:numPr>
          <w:ilvl w:val="1"/>
          <w:numId w:val="14"/>
        </w:numPr>
        <w:tabs>
          <w:tab w:val="left" w:pos="0"/>
          <w:tab w:val="left" w:pos="426"/>
        </w:tabs>
        <w:spacing w:before="160" w:after="8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b/>
          <w:sz w:val="20"/>
          <w:szCs w:val="20"/>
        </w:rPr>
        <w:t xml:space="preserve">Definition of MSMEs </w:t>
      </w:r>
    </w:p>
    <w:p w:rsid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sz w:val="20"/>
          <w:szCs w:val="20"/>
        </w:rPr>
        <w:t xml:space="preserve">In 2020, the Employment Creation Law was passed which had a major impact on changes to the criteria for MSMEs which had been ratified by Law No. 20 of 2008. The change in MSME criteria was contained in PP No. 7 of 2021 concerning Ease, Protection, and Empowerment of Cooperatives and Micro, Small and Medium Enterprises (PP UMKM).   </w:t>
      </w:r>
    </w:p>
    <w:p w:rsidR="00D40DED" w:rsidRP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mallCaps/>
          <w:sz w:val="20"/>
          <w:szCs w:val="20"/>
        </w:rPr>
      </w:pPr>
      <w:r>
        <w:rPr>
          <w:rFonts w:ascii="Times New Roman" w:eastAsia="Times New Roman" w:hAnsi="Times New Roman" w:cs="Times New Roman"/>
          <w:sz w:val="20"/>
          <w:szCs w:val="20"/>
        </w:rPr>
        <w:tab/>
      </w:r>
      <w:r w:rsidRPr="00D40DED">
        <w:rPr>
          <w:rFonts w:ascii="Times New Roman" w:eastAsia="Times New Roman" w:hAnsi="Times New Roman" w:cs="Times New Roman"/>
          <w:sz w:val="20"/>
          <w:szCs w:val="20"/>
        </w:rPr>
        <w:t>The following is the definition of MSMEs according to Law No. 20 of 2008. In accordance with Law No. 20 of</w:t>
      </w:r>
      <w:r w:rsidR="00BB72EF">
        <w:rPr>
          <w:rFonts w:ascii="Times New Roman" w:eastAsia="Times New Roman" w:hAnsi="Times New Roman" w:cs="Times New Roman"/>
          <w:sz w:val="20"/>
          <w:szCs w:val="20"/>
          <w:lang w:val="en-US"/>
        </w:rPr>
        <w:t xml:space="preserve"> </w:t>
      </w:r>
      <w:r w:rsidRPr="00D40DED">
        <w:rPr>
          <w:rFonts w:ascii="Times New Roman" w:eastAsia="Times New Roman" w:hAnsi="Times New Roman" w:cs="Times New Roman"/>
          <w:sz w:val="20"/>
          <w:szCs w:val="20"/>
        </w:rPr>
        <w:t xml:space="preserve"> 2008 concerning Micro, Small and Medium Enterprises, Micro-businesses are productive businesses owned by individuals and/or individual business entities that meet the Micro-Enterprises criteria as regulated in this Law. Meanwhile, small business is a productive economic business that stands alone, which is carried out by individuals or business entities that are not subsidiaries or not branches of companies that are owned, controlled, or become a part either directly or indirectly of a medium or large business that meets the criteria. Small Business as referred to in this Law. </w:t>
      </w:r>
    </w:p>
    <w:p w:rsidR="00D40DED" w:rsidRPr="00D40DED" w:rsidRDefault="00D40DED" w:rsidP="00D40DED">
      <w:pPr>
        <w:pStyle w:val="ListParagraph"/>
        <w:shd w:val="clear" w:color="auto" w:fill="FFFFFF"/>
        <w:spacing w:line="240" w:lineRule="auto"/>
        <w:ind w:left="0" w:firstLine="426"/>
        <w:jc w:val="both"/>
        <w:rPr>
          <w:rFonts w:ascii="Times New Roman" w:hAnsi="Times New Roman" w:cs="Times New Roman"/>
          <w:color w:val="777777"/>
          <w:sz w:val="20"/>
          <w:szCs w:val="20"/>
        </w:rPr>
      </w:pPr>
      <w:r w:rsidRPr="00D40DED">
        <w:rPr>
          <w:rFonts w:ascii="Times New Roman" w:eastAsia="Times New Roman" w:hAnsi="Times New Roman" w:cs="Times New Roman"/>
          <w:sz w:val="20"/>
          <w:szCs w:val="20"/>
        </w:rPr>
        <w:t xml:space="preserve">Law No. 20 of 2008 also explains that </w:t>
      </w:r>
      <w:r w:rsidRPr="00D40DED">
        <w:rPr>
          <w:rFonts w:ascii="Times New Roman" w:eastAsia="Times New Roman" w:hAnsi="Times New Roman" w:cs="Times New Roman"/>
          <w:sz w:val="20"/>
          <w:szCs w:val="20"/>
        </w:rPr>
        <w:br/>
        <w:t>Medium Enterprises are productive economic businesses that stand alone, which are carried out by individuals or business entities that are not subsidiaries or branches of companies that are owned, controlled, or become part of either directly or indirectly. with a Small Business or a large business with a total net worth or annual sales proceeds as regulated in this Law.</w:t>
      </w:r>
    </w:p>
    <w:p w:rsidR="00D40DED" w:rsidRPr="00D40DED" w:rsidRDefault="00D40DED" w:rsidP="00D40DED">
      <w:pPr>
        <w:spacing w:after="160" w:line="240" w:lineRule="auto"/>
        <w:ind w:firstLine="426"/>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Meanwhile, the current MSME criteria have changed with the issuance of the Job Creation Act and the issuance of Government Regulation No. 7 of 2021. The following is a comparison table of MSME criteria between Law No. 20 of 2008 and Government Regulation No. 7 of 2021. </w:t>
      </w:r>
    </w:p>
    <w:p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1 MSME criteria according to PP No. 7 of 2021</w:t>
      </w:r>
    </w:p>
    <w:tbl>
      <w:tblPr>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101"/>
        <w:gridCol w:w="1842"/>
        <w:gridCol w:w="1985"/>
      </w:tblGrid>
      <w:tr w:rsidR="005A66AD" w:rsidRPr="009F5866" w:rsidTr="005A66AD">
        <w:trPr>
          <w:trHeight w:val="147"/>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Indicators</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of the MSME Law</w:t>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PP MSME</w:t>
            </w:r>
          </w:p>
        </w:tc>
      </w:tr>
      <w:tr w:rsidR="005A66AD" w:rsidRPr="009F5866" w:rsidTr="005A66AD">
        <w:trPr>
          <w:trHeight w:val="1566"/>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Criteria for MSMEs</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 or annual sales results. Net worth is the net profit earned, after deducting all expenditure obligations.</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Working capital or annual sales results. Business capital is capital that comes from own capital and borrowed capital (Explanation of Article 35 paragraph (2).</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r>
      <w:tr w:rsidR="005A66AD" w:rsidRPr="009F5866" w:rsidTr="005A66AD">
        <w:trPr>
          <w:trHeight w:val="1566"/>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Business Capital</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5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50 million – IDR 50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IDR 500 million – 10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is not included land and buildings forbusiness</w:t>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1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1 billion – Rp5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Rp5 billion – 10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does not include land and buildings for business premises</w:t>
            </w:r>
          </w:p>
        </w:tc>
      </w:tr>
      <w:tr w:rsidR="005A66AD" w:rsidRPr="009F5866" w:rsidTr="005A66AD">
        <w:trPr>
          <w:trHeight w:val="1101"/>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Annual Sales Revenue</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30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300 million – Rp2.5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2.5 billion – IDR 50 billion</w:t>
            </w:r>
            <w:r w:rsidRPr="009F5866">
              <w:rPr>
                <w:rFonts w:ascii="Times New Roman" w:eastAsia="Times New Roman" w:hAnsi="Times New Roman" w:cs="Times New Roman"/>
                <w:sz w:val="20"/>
                <w:szCs w:val="20"/>
              </w:rPr>
              <w:br/>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2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2 billion – IDR 15 billion </w:t>
            </w:r>
          </w:p>
          <w:p w:rsidR="005A66AD" w:rsidRPr="009F5866" w:rsidRDefault="005A66AD" w:rsidP="00D04C38">
            <w:pPr>
              <w:keepNext/>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15 billion – 50 billion</w:t>
            </w:r>
            <w:r w:rsidRPr="009F5866">
              <w:rPr>
                <w:rFonts w:ascii="Times New Roman" w:eastAsia="Times New Roman" w:hAnsi="Times New Roman" w:cs="Times New Roman"/>
                <w:sz w:val="20"/>
                <w:szCs w:val="20"/>
              </w:rPr>
              <w:br/>
            </w:r>
          </w:p>
        </w:tc>
      </w:tr>
    </w:tbl>
    <w:p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ource: processed secondary data </w:t>
      </w:r>
    </w:p>
    <w:p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5" w:name="_3rdcrjn" w:colFirst="0" w:colLast="0"/>
      <w:bookmarkEnd w:id="5"/>
      <w:r w:rsidRPr="00D40DED">
        <w:rPr>
          <w:rFonts w:ascii="Times New Roman" w:eastAsia="Times New Roman" w:hAnsi="Times New Roman" w:cs="Times New Roman"/>
          <w:b/>
          <w:sz w:val="20"/>
          <w:szCs w:val="20"/>
        </w:rPr>
        <w:t>Accounting</w:t>
      </w:r>
    </w:p>
    <w:p w:rsidR="00D40DED" w:rsidRPr="00D40DED" w:rsidRDefault="00D40DED" w:rsidP="00D40DED">
      <w:pPr>
        <w:spacing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Information System Accounting Information System (SIA) is an information system that handles everything related to accounting. Accounting itself is actually an information system. Accor</w:t>
      </w:r>
      <w:r w:rsidR="00BB72EF">
        <w:rPr>
          <w:rFonts w:ascii="Times New Roman" w:eastAsia="Times New Roman" w:hAnsi="Times New Roman" w:cs="Times New Roman"/>
          <w:sz w:val="20"/>
          <w:szCs w:val="20"/>
        </w:rPr>
        <w:t xml:space="preserve">ding to Bodnar in Dony et al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17509/jrak.v5i2.8124","ISSN":"2338-1507","abstract":"Abstract. The design of Accounting Information System of Cooperatives and UMKM based on Technopreneur can assist Cooperative and UMKM in presenting Financial Statement and produce accountable financial statements Accounting system development method using Rapid Application Development (RAD) adjust the pace Software Development Life Cycle (SDLC ) in design using DFD and flowchart. UMKM and Cooperative accounting information system using Enterprise Resource Planning. Keywords: Design; Accounting information system; Cooperative; UMKM; ERP Abstrak. Perancangan Sistem Informasi Akuntansi Koperasi dan UMKM berbasis technopreneur dapat membantu Koperasi dan UMKM dalam menyajikan Laporan Keuangan dan menghasilkan laporan keuangan yang akuntabel. Metode pengembangan sistem informasi akuntansi menggunakan Rapid Application Development (RAD) menyesuaikan pase Software Development Life Cycle (SDLC) dalam perancangan menggunakan DFD dan flowchart. Sistem informasi akuntansi UMKM dan Koperasi menggunakan Enterprise Resources Planning. Keywords: Perancangan; Sistem Informasi Akuntansi; Koperasi; UMKM; ERP","author":[{"dropping-particle":"","family":"Waluya","given":"Dony","non-dropping-particle":"","parse-names":false,"suffix":""},{"dropping-particle":"","family":"Dimas","given":"Firdaus","non-dropping-particle":"","parse-names":false,"suffix":""}],"container-title":"Jurnal Riset Akuntansi dan Keuangan","id":"ITEM-1","issue":"2","issued":{"date-parts":[["2017"]]},"page":"1423-1440","title":"Perancangan Sistem Informasi Akuntansi Koperasi Dan Umkm Berbasis Technopreneur","type":"article-journal","volume":"5"},"uris":["http://www.mendeley.com/documents/?uuid=fbb72f32-d081-43ad-916f-a97875ace89c"]}],"mendeley":{"formattedCitation":"&lt;sup&gt;[5]&lt;/sup&gt;","plainTextFormattedCitation":"[5]","previouslyFormattedCitation":"&lt;sup&gt;(5)&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5]</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provides an explanation that the information system implies users and computer technology within an organization to provide information to users.</w:t>
      </w:r>
    </w:p>
    <w:p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Factors considered in the preparation of an accounting information system: The accounting information system that is prepared</w:t>
      </w:r>
      <w:r w:rsidR="00BB72EF">
        <w:rPr>
          <w:rFonts w:ascii="Times New Roman" w:eastAsia="Times New Roman" w:hAnsi="Times New Roman" w:cs="Times New Roman"/>
          <w:sz w:val="20"/>
          <w:szCs w:val="20"/>
        </w:rPr>
        <w:t xml:space="preserve"> must meet the principles of </w:t>
      </w:r>
      <w:r w:rsidR="00BB72EF">
        <w:rPr>
          <w:rFonts w:ascii="Times New Roman" w:eastAsia="Times New Roman" w:hAnsi="Times New Roman" w:cs="Times New Roman"/>
          <w:sz w:val="20"/>
          <w:szCs w:val="20"/>
          <w:lang w:val="en-US"/>
        </w:rPr>
        <w:t>first is</w:t>
      </w:r>
      <w:r w:rsidRPr="00D40DED">
        <w:rPr>
          <w:rFonts w:ascii="Times New Roman" w:eastAsia="Times New Roman" w:hAnsi="Times New Roman" w:cs="Times New Roman"/>
          <w:sz w:val="20"/>
          <w:szCs w:val="20"/>
        </w:rPr>
        <w:t xml:space="preserve"> fast, namely the accounting information system must provide the required information quickly and on time and can meet the needs and </w:t>
      </w:r>
      <w:r w:rsidR="00BB72EF">
        <w:rPr>
          <w:rFonts w:ascii="Times New Roman" w:eastAsia="Times New Roman" w:hAnsi="Times New Roman" w:cs="Times New Roman"/>
          <w:sz w:val="20"/>
          <w:szCs w:val="20"/>
        </w:rPr>
        <w:t xml:space="preserve">appropriate quality, </w:t>
      </w:r>
      <w:r w:rsidR="00BB72EF">
        <w:rPr>
          <w:rFonts w:ascii="Times New Roman" w:eastAsia="Times New Roman" w:hAnsi="Times New Roman" w:cs="Times New Roman"/>
          <w:sz w:val="20"/>
          <w:szCs w:val="20"/>
          <w:lang w:val="en-US"/>
        </w:rPr>
        <w:t xml:space="preserve">second is </w:t>
      </w:r>
      <w:r w:rsidRPr="00D40DED">
        <w:rPr>
          <w:rFonts w:ascii="Times New Roman" w:eastAsia="Times New Roman" w:hAnsi="Times New Roman" w:cs="Times New Roman"/>
          <w:sz w:val="20"/>
          <w:szCs w:val="20"/>
        </w:rPr>
        <w:t>safe namely the information system must be able to help maintain the s</w:t>
      </w:r>
      <w:r w:rsidR="00BB72EF">
        <w:rPr>
          <w:rFonts w:ascii="Times New Roman" w:eastAsia="Times New Roman" w:hAnsi="Times New Roman" w:cs="Times New Roman"/>
          <w:sz w:val="20"/>
          <w:szCs w:val="20"/>
        </w:rPr>
        <w:t>ecurity of company property.</w:t>
      </w:r>
      <w:r w:rsidR="00BB72EF">
        <w:rPr>
          <w:rFonts w:ascii="Times New Roman" w:eastAsia="Times New Roman" w:hAnsi="Times New Roman" w:cs="Times New Roman"/>
          <w:sz w:val="20"/>
          <w:szCs w:val="20"/>
          <w:lang w:val="en-US"/>
        </w:rPr>
        <w:t xml:space="preserve"> And third is c</w:t>
      </w:r>
      <w:r w:rsidRPr="00D40DED">
        <w:rPr>
          <w:rFonts w:ascii="Times New Roman" w:eastAsia="Times New Roman" w:hAnsi="Times New Roman" w:cs="Times New Roman"/>
          <w:sz w:val="20"/>
          <w:szCs w:val="20"/>
        </w:rPr>
        <w:t xml:space="preserve">heap, which means that the cost to organize the accounting information system must be reduced so that </w:t>
      </w:r>
      <w:r w:rsidR="00BB72EF">
        <w:rPr>
          <w:rFonts w:ascii="Times New Roman" w:eastAsia="Times New Roman" w:hAnsi="Times New Roman" w:cs="Times New Roman"/>
          <w:sz w:val="20"/>
          <w:szCs w:val="20"/>
        </w:rPr>
        <w:t xml:space="preserve">it is relatively inexpensive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6]</w:t>
      </w:r>
      <w:r w:rsidR="00BB72EF">
        <w:rPr>
          <w:rFonts w:ascii="Times New Roman" w:eastAsia="Times New Roman" w:hAnsi="Times New Roman" w:cs="Times New Roman"/>
          <w:sz w:val="20"/>
          <w:szCs w:val="20"/>
        </w:rPr>
        <w:fldChar w:fldCharType="end"/>
      </w:r>
    </w:p>
    <w:p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6" w:name="_26in1rg" w:colFirst="0" w:colLast="0"/>
      <w:bookmarkEnd w:id="6"/>
      <w:r w:rsidRPr="00D40DED">
        <w:rPr>
          <w:rFonts w:ascii="Times New Roman" w:eastAsia="Times New Roman" w:hAnsi="Times New Roman" w:cs="Times New Roman"/>
          <w:b/>
          <w:sz w:val="20"/>
          <w:szCs w:val="20"/>
        </w:rPr>
        <w:t xml:space="preserve">Financial  </w:t>
      </w:r>
    </w:p>
    <w:p w:rsid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Statements Financial statements are accountability reports made by managers or company leaders. Financial statements are the responsibility for the company's financial management entrusted to the interested parties (stakeholders) of the company. These stakeholders can be company owners (shareholders), government (tax agencies), creditors (banks or financial institutions),</w:t>
      </w:r>
      <w:r w:rsidR="00BB72EF">
        <w:rPr>
          <w:rFonts w:ascii="Times New Roman" w:eastAsia="Times New Roman" w:hAnsi="Times New Roman" w:cs="Times New Roman"/>
          <w:sz w:val="20"/>
          <w:szCs w:val="20"/>
        </w:rPr>
        <w:t xml:space="preserve"> or other interested parti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7]</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w:t>
      </w:r>
    </w:p>
    <w:p w:rsidR="00D40DED" w:rsidRP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A strong business sector must be supported by adequate financial records, although according to data from the Ministry of Cooperatives and SMEs, the majority of MSME actors do not yet have adequate administrative govern</w:t>
      </w:r>
      <w:r w:rsidR="00BB72EF">
        <w:rPr>
          <w:rFonts w:ascii="Times New Roman" w:eastAsia="Times New Roman" w:hAnsi="Times New Roman" w:cs="Times New Roman"/>
          <w:sz w:val="20"/>
          <w:szCs w:val="20"/>
        </w:rPr>
        <w:t xml:space="preserve">ance and financial report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8]</w:t>
      </w:r>
      <w:r w:rsidR="00BB72EF">
        <w:rPr>
          <w:rFonts w:ascii="Times New Roman" w:eastAsia="Times New Roman" w:hAnsi="Times New Roman" w:cs="Times New Roman"/>
          <w:sz w:val="20"/>
          <w:szCs w:val="20"/>
        </w:rPr>
        <w:fldChar w:fldCharType="end"/>
      </w:r>
      <w:r w:rsidR="00BB72EF">
        <w:rPr>
          <w:rFonts w:ascii="Times New Roman" w:eastAsia="Times New Roman" w:hAnsi="Times New Roman" w:cs="Times New Roman"/>
          <w:sz w:val="20"/>
          <w:szCs w:val="20"/>
        </w:rPr>
        <w:t xml:space="preserve">. Research conducted by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9]</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shows that there is a positive relationship between MSMEs that use accounting information systems on taxation and banking management and have better performance measurements. </w:t>
      </w:r>
    </w:p>
    <w:p w:rsidR="00D40DED" w:rsidRDefault="00D40DED" w:rsidP="00D40DED">
      <w:pPr>
        <w:widowControl w:val="0"/>
        <w:spacing w:before="5" w:line="240" w:lineRule="auto"/>
        <w:jc w:val="both"/>
        <w:rPr>
          <w:rFonts w:ascii="Times New Roman" w:eastAsia="Times New Roman" w:hAnsi="Times New Roman" w:cs="Times New Roman"/>
          <w:b/>
          <w:sz w:val="20"/>
          <w:szCs w:val="20"/>
        </w:rPr>
      </w:pPr>
    </w:p>
    <w:p w:rsidR="00D40DED" w:rsidRPr="00D40DED" w:rsidRDefault="00D40DED" w:rsidP="00D40DED">
      <w:pPr>
        <w:pStyle w:val="ListParagraph"/>
        <w:widowControl w:val="0"/>
        <w:numPr>
          <w:ilvl w:val="1"/>
          <w:numId w:val="14"/>
        </w:numPr>
        <w:spacing w:before="5"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b/>
          <w:sz w:val="20"/>
          <w:szCs w:val="20"/>
        </w:rPr>
        <w:t>Previous Research</w:t>
      </w:r>
    </w:p>
    <w:p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everal previous studies that became the basis of this research include the following research: </w:t>
      </w:r>
    </w:p>
    <w:p w:rsidR="00D40DED" w:rsidRPr="00D40DED" w:rsidRDefault="00D40DED" w:rsidP="00D40DED">
      <w:pPr>
        <w:keepNext/>
        <w:spacing w:after="20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2 Previous Research</w:t>
      </w:r>
    </w:p>
    <w:tbl>
      <w:tblPr>
        <w:tblW w:w="4678" w:type="dxa"/>
        <w:tblInd w:w="250" w:type="dxa"/>
        <w:tblBorders>
          <w:top w:val="single" w:sz="4" w:space="0" w:color="7F7F7F"/>
          <w:left w:val="single" w:sz="8" w:space="0" w:color="000000"/>
          <w:bottom w:val="single" w:sz="4" w:space="0" w:color="7F7F7F"/>
          <w:right w:val="single" w:sz="8" w:space="0" w:color="000000"/>
          <w:insideH w:val="single" w:sz="4" w:space="0" w:color="000000"/>
          <w:insideV w:val="single" w:sz="4" w:space="0" w:color="000000"/>
        </w:tblBorders>
        <w:tblLayout w:type="fixed"/>
        <w:tblLook w:val="04A0" w:firstRow="1" w:lastRow="0" w:firstColumn="1" w:lastColumn="0" w:noHBand="0" w:noVBand="1"/>
      </w:tblPr>
      <w:tblGrid>
        <w:gridCol w:w="1418"/>
        <w:gridCol w:w="3260"/>
      </w:tblGrid>
      <w:tr w:rsidR="005A66AD" w:rsidTr="005703BC">
        <w:trPr>
          <w:trHeight w:val="154"/>
        </w:trPr>
        <w:tc>
          <w:tcPr>
            <w:tcW w:w="1418" w:type="dxa"/>
          </w:tcPr>
          <w:p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Author</w:t>
            </w:r>
          </w:p>
        </w:tc>
        <w:tc>
          <w:tcPr>
            <w:tcW w:w="3260" w:type="dxa"/>
          </w:tcPr>
          <w:p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 xml:space="preserve">Title </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Latifah et al, 2016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6]</w:t>
            </w:r>
            <w:r w:rsidR="00BB72EF">
              <w:rPr>
                <w:rFonts w:ascii="Times New Roman" w:eastAsia="Times New Roman" w:hAnsi="Times New Roman" w:cs="Times New Roman"/>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of Accounting Information Systems in Small and Medium Enterprises in Kampung Kue Rungkut Surabaya</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Elena Grande, 2011</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9]</w:t>
            </w:r>
            <w:r w:rsidR="00BB72EF">
              <w:rPr>
                <w:rFonts w:ascii="Times New Roman" w:eastAsia="Times New Roman" w:hAnsi="Times New Roman" w:cs="Times New Roman"/>
              </w:rPr>
              <w:fldChar w:fldCharType="end"/>
            </w:r>
            <w:r>
              <w:rPr>
                <w:rFonts w:ascii="Times New Roman" w:eastAsia="Times New Roman" w:hAnsi="Times New Roman" w:cs="Times New Roman"/>
              </w:rPr>
              <w:t xml:space="preserve"> </w:t>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impact of Accounting Information Systems (AIS) on performance measures: empirical evidence in Spanish SMEs</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Pulakanam &amp; Venkateswarlu, 2010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4]</w:t>
            </w:r>
            <w:r w:rsidR="00BB72EF">
              <w:rPr>
                <w:rFonts w:ascii="Times New Roman" w:eastAsia="Times New Roman" w:hAnsi="Times New Roman" w:cs="Times New Roman"/>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Implementing Accounting Software In Small Businesses In New Zealand: An Exploratory Investigation</w:t>
            </w:r>
          </w:p>
        </w:tc>
      </w:tr>
      <w:tr w:rsidR="005A66AD" w:rsidTr="005703BC">
        <w:trPr>
          <w:trHeight w:val="295"/>
        </w:trPr>
        <w:tc>
          <w:tcPr>
            <w:tcW w:w="1418" w:type="dxa"/>
          </w:tcPr>
          <w:p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Rahmayuni, 2017</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7]</w:t>
            </w:r>
            <w:r w:rsidR="00BB72EF">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Role of Financial Reports in Supporting Improvement Income in SMEs</w:t>
            </w:r>
          </w:p>
        </w:tc>
      </w:tr>
      <w:tr w:rsidR="005A66AD" w:rsidTr="005703BC">
        <w:trPr>
          <w:trHeight w:val="295"/>
        </w:trPr>
        <w:tc>
          <w:tcPr>
            <w:tcW w:w="1418" w:type="dxa"/>
          </w:tcPr>
          <w:p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Legina &amp; Sofia, 2020</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3]</w:t>
            </w:r>
            <w:r w:rsidR="00BB72EF">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Utilization of Accounting Bookkeeping Software as a Solution for Manual Bookkeeping Systems in</w:t>
            </w:r>
          </w:p>
        </w:tc>
      </w:tr>
      <w:tr w:rsidR="005A66AD" w:rsidTr="005703BC">
        <w:trPr>
          <w:trHeight w:val="448"/>
        </w:trPr>
        <w:tc>
          <w:tcPr>
            <w:tcW w:w="1418" w:type="dxa"/>
          </w:tcPr>
          <w:p w:rsidR="005A66AD" w:rsidRPr="00BB72EF" w:rsidRDefault="00BB72EF" w:rsidP="00B92D51">
            <w:pPr>
              <w:jc w:val="both"/>
              <w:rPr>
                <w:rFonts w:ascii="Times New Roman" w:eastAsia="Times New Roman" w:hAnsi="Times New Roman" w:cs="Times New Roman"/>
                <w:lang w:val="en-US"/>
              </w:rPr>
            </w:pPr>
            <w:r>
              <w:rPr>
                <w:rFonts w:ascii="Times New Roman" w:eastAsia="Times New Roman" w:hAnsi="Times New Roman" w:cs="Times New Roman"/>
              </w:rPr>
              <w:t xml:space="preserve">MSMEs </w:t>
            </w:r>
            <w:r w:rsidR="005A66AD">
              <w:rPr>
                <w:rFonts w:ascii="Times New Roman" w:eastAsia="Times New Roman" w:hAnsi="Times New Roman" w:cs="Times New Roman"/>
              </w:rPr>
              <w:t>Hetika, et al 2019</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8]</w:t>
            </w:r>
            <w:r>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for Preparation of Android-Based Financial Statements as a Strategy to Facilitate Financial Management of MSMEs in Tegal City</w:t>
            </w:r>
          </w:p>
        </w:tc>
      </w:tr>
    </w:tbl>
    <w:p w:rsidR="00D40DED" w:rsidRPr="00D40DED" w:rsidRDefault="00D40DED" w:rsidP="00D40DED"/>
    <w:p w:rsidR="000E011E" w:rsidRDefault="00E34F3A" w:rsidP="001447C7">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research methods</w:t>
      </w:r>
    </w:p>
    <w:p w:rsidR="001447C7" w:rsidRPr="001447C7" w:rsidRDefault="001447C7" w:rsidP="001447C7">
      <w:pPr>
        <w:keepNext/>
        <w:keepLines/>
        <w:spacing w:before="200" w:line="240" w:lineRule="auto"/>
        <w:ind w:left="426" w:hanging="426"/>
        <w:jc w:val="both"/>
        <w:rPr>
          <w:rFonts w:ascii="Times New Roman" w:eastAsia="Times New Roman" w:hAnsi="Times New Roman" w:cs="Times New Roman"/>
          <w:b/>
          <w:sz w:val="20"/>
          <w:szCs w:val="20"/>
        </w:rPr>
      </w:pPr>
      <w:r w:rsidRPr="001447C7">
        <w:rPr>
          <w:rFonts w:ascii="Times New Roman" w:eastAsia="Times New Roman" w:hAnsi="Times New Roman" w:cs="Times New Roman"/>
          <w:b/>
          <w:sz w:val="20"/>
          <w:szCs w:val="20"/>
        </w:rPr>
        <w:t xml:space="preserve">3.1. </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Types of Research This</w:t>
      </w:r>
    </w:p>
    <w:p w:rsidR="001447C7" w:rsidRPr="001447C7" w:rsidRDefault="00BB72EF" w:rsidP="001447C7">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1447C7" w:rsidRPr="001447C7">
        <w:rPr>
          <w:rFonts w:ascii="Times New Roman" w:eastAsia="Times New Roman" w:hAnsi="Times New Roman" w:cs="Times New Roman"/>
          <w:sz w:val="20"/>
          <w:szCs w:val="20"/>
        </w:rPr>
        <w:t>ype of research (according to usage) is applied research. Applied research is research that has the aim of solving practical problems or research that a</w:t>
      </w:r>
      <w:r>
        <w:rPr>
          <w:rFonts w:ascii="Times New Roman" w:eastAsia="Times New Roman" w:hAnsi="Times New Roman" w:cs="Times New Roman"/>
          <w:sz w:val="20"/>
          <w:szCs w:val="20"/>
        </w:rPr>
        <w:t xml:space="preserve">ims to produce new products </w:t>
      </w:r>
      <w:r>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Pr>
          <w:rFonts w:ascii="Times New Roman" w:eastAsia="Times New Roman" w:hAnsi="Times New Roman" w:cs="Times New Roman"/>
          <w:sz w:val="20"/>
          <w:szCs w:val="20"/>
        </w:rPr>
        <w:fldChar w:fldCharType="end"/>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While the applied research method carried out in this research is research and development methods. The research and development method is an applied research method carried out to develop a new product</w:t>
      </w:r>
      <w:r w:rsidR="00BB72EF">
        <w:rPr>
          <w:rFonts w:ascii="Times New Roman" w:eastAsia="Times New Roman" w:hAnsi="Times New Roman" w:cs="Times New Roman"/>
          <w:sz w:val="20"/>
          <w:szCs w:val="20"/>
        </w:rPr>
        <w:t xml:space="preserve"> that is empirically tested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is research will carry out activities in stages starting with an analysis of the needs, design, manufacture and implementation to evaluation of the feasibility of the product to be developed.  </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is the initial stage of product development in the form of analysis of needs, design and manufacture of products first. In this study, we will discuss the need for business recording applications obtained from a comparison of several business recording applications that have existed before. Furthermore, researchers will design and manufacture products in the form of business recording applications for MSMEs. Prior to this, further applied research will be conducted on the implementation and evaluation of product feasibility for further development. </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his study develops an Accounting Information System using the RAD (method</w:t>
      </w:r>
      <w:r w:rsidR="00BB72EF">
        <w:rPr>
          <w:rFonts w:ascii="Times New Roman" w:eastAsia="Times New Roman" w:hAnsi="Times New Roman" w:cs="Times New Roman"/>
          <w:sz w:val="20"/>
          <w:szCs w:val="20"/>
          <w:lang w:val="en-US"/>
        </w:rPr>
        <w:t xml:space="preserve"> </w:t>
      </w:r>
      <w:r w:rsidRPr="001447C7">
        <w:rPr>
          <w:rFonts w:ascii="Times New Roman" w:eastAsia="Times New Roman" w:hAnsi="Times New Roman" w:cs="Times New Roman"/>
          <w:i/>
          <w:sz w:val="20"/>
          <w:szCs w:val="20"/>
        </w:rPr>
        <w:t>Rapid Application Development</w:t>
      </w:r>
      <w:r w:rsidR="00BB72EF">
        <w:rPr>
          <w:rFonts w:ascii="Times New Roman" w:eastAsia="Times New Roman" w:hAnsi="Times New Roman" w:cs="Times New Roman"/>
          <w:sz w:val="20"/>
          <w:szCs w:val="20"/>
        </w:rPr>
        <w:t>)</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emodel </w:t>
      </w:r>
      <w:r w:rsidRPr="001447C7">
        <w:rPr>
          <w:rFonts w:ascii="Times New Roman" w:eastAsia="Times New Roman" w:hAnsi="Times New Roman" w:cs="Times New Roman"/>
          <w:i/>
          <w:sz w:val="20"/>
          <w:szCs w:val="20"/>
        </w:rPr>
        <w:t>Rapid Application Development</w:t>
      </w:r>
      <w:r w:rsidRPr="001447C7">
        <w:rPr>
          <w:rFonts w:ascii="Times New Roman" w:eastAsia="Times New Roman" w:hAnsi="Times New Roman" w:cs="Times New Roman"/>
          <w:sz w:val="20"/>
          <w:szCs w:val="20"/>
        </w:rPr>
        <w:t xml:space="preserve"> is a software development process that emphasiz</w:t>
      </w:r>
      <w:r w:rsidR="00BB72EF">
        <w:rPr>
          <w:rFonts w:ascii="Times New Roman" w:eastAsia="Times New Roman" w:hAnsi="Times New Roman" w:cs="Times New Roman"/>
          <w:sz w:val="20"/>
          <w:szCs w:val="20"/>
        </w:rPr>
        <w:t xml:space="preserve">es short development cycl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rsidR="001447C7" w:rsidRPr="001447C7" w:rsidRDefault="001447C7" w:rsidP="001447C7">
      <w:pPr>
        <w:keepNext/>
        <w:keepLines/>
        <w:tabs>
          <w:tab w:val="left" w:pos="426"/>
        </w:tabs>
        <w:spacing w:before="200" w:line="240" w:lineRule="auto"/>
        <w:ind w:left="426" w:hanging="426"/>
        <w:jc w:val="both"/>
        <w:rPr>
          <w:rFonts w:ascii="Times New Roman" w:eastAsia="Times New Roman" w:hAnsi="Times New Roman" w:cs="Times New Roman"/>
          <w:b/>
          <w:sz w:val="20"/>
          <w:szCs w:val="20"/>
        </w:rPr>
      </w:pPr>
      <w:bookmarkStart w:id="7" w:name="_1ksv4uv" w:colFirst="0" w:colLast="0"/>
      <w:bookmarkEnd w:id="7"/>
      <w:r>
        <w:rPr>
          <w:rFonts w:ascii="Times New Roman" w:eastAsia="Times New Roman" w:hAnsi="Times New Roman" w:cs="Times New Roman"/>
          <w:b/>
          <w:sz w:val="20"/>
          <w:szCs w:val="20"/>
        </w:rPr>
        <w:t>3.2</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Data Collection Techniques</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o obtain the data or information needed in</w:t>
      </w:r>
      <w:r w:rsidRPr="001447C7">
        <w:rPr>
          <w:rFonts w:ascii="Times New Roman" w:eastAsia="Times New Roman" w:hAnsi="Times New Roman" w:cs="Times New Roman"/>
          <w:b/>
          <w:sz w:val="20"/>
          <w:szCs w:val="20"/>
        </w:rPr>
        <w:t xml:space="preserve"> </w:t>
      </w:r>
      <w:r w:rsidRPr="001447C7">
        <w:rPr>
          <w:rFonts w:ascii="Times New Roman" w:eastAsia="Times New Roman" w:hAnsi="Times New Roman" w:cs="Times New Roman"/>
          <w:sz w:val="20"/>
          <w:szCs w:val="20"/>
        </w:rPr>
        <w:t>In this study, researchers used the following data collection techniques:</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Observation The</w:t>
      </w:r>
    </w:p>
    <w:p w:rsidR="001447C7" w:rsidRPr="001447C7" w:rsidRDefault="001447C7" w:rsidP="001447C7">
      <w:p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observations made in this study were to conduct trials on several business recording applications that would be compared and look for weaknesses and strengths.  </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Interviews</w:t>
      </w:r>
    </w:p>
    <w:p w:rsidR="001447C7" w:rsidRPr="001447C7" w:rsidRDefault="001447C7" w:rsidP="001447C7">
      <w:pPr>
        <w:spacing w:line="240" w:lineRule="auto"/>
        <w:ind w:left="426" w:firstLine="294"/>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uses interviews to provide open-ended questions to the respondents. In this question, the researcher asks a question in the form of a comparison of the two business recording applications that will be analyzed, namely the book stall application and the cash book application. Researchers ask questions on 5 aspects that are used as research material, namely aspects of security, ease of use, completeness of features and quality of reports. </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Literature review</w:t>
      </w:r>
      <w:r w:rsidRPr="001447C7">
        <w:rPr>
          <w:rFonts w:ascii="Times New Roman" w:eastAsia="Times New Roman" w:hAnsi="Times New Roman" w:cs="Times New Roman"/>
          <w:i/>
          <w:sz w:val="20"/>
          <w:szCs w:val="20"/>
        </w:rPr>
        <w:t xml:space="preserve"> </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Researchers use literature studies to enrich the understanding of the application of business records. Literature study is a data collection technique by reading literature related to previous research that can be used as a basis for analysis and formulation of theories or information related to research.</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rsidR="001447C7" w:rsidRDefault="001447C7" w:rsidP="001447C7">
      <w:pPr>
        <w:spacing w:after="200" w:line="240" w:lineRule="auto"/>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Figure 1</w:t>
      </w:r>
      <w:r w:rsidRPr="001447C7">
        <w:rPr>
          <w:rFonts w:ascii="Times New Roman" w:eastAsia="Times New Roman" w:hAnsi="Times New Roman" w:cs="Times New Roman"/>
          <w:color w:val="44546A"/>
          <w:sz w:val="20"/>
          <w:szCs w:val="20"/>
        </w:rPr>
        <w:t xml:space="preserve"> </w:t>
      </w:r>
      <w:r w:rsidRPr="001447C7">
        <w:rPr>
          <w:rFonts w:ascii="Times New Roman" w:eastAsia="Times New Roman" w:hAnsi="Times New Roman" w:cs="Times New Roman"/>
          <w:sz w:val="20"/>
          <w:szCs w:val="20"/>
        </w:rPr>
        <w:t>Research line of thought</w:t>
      </w:r>
    </w:p>
    <w:p w:rsidR="00E34F3A" w:rsidRPr="005703BC" w:rsidRDefault="007113BF" w:rsidP="007113BF">
      <w:pPr>
        <w:spacing w:after="200" w:line="240" w:lineRule="auto"/>
        <w:jc w:val="both"/>
        <w:rPr>
          <w:rFonts w:ascii="Times New Roman" w:eastAsia="Times New Roman" w:hAnsi="Times New Roman" w:cs="Times New Roman"/>
          <w:sz w:val="20"/>
          <w:szCs w:val="20"/>
        </w:rPr>
      </w:pPr>
      <w:r>
        <w:rPr>
          <w:rFonts w:cs="Times New Roman"/>
          <w:noProof/>
          <w:szCs w:val="24"/>
        </w:rPr>
        <w:drawing>
          <wp:inline distT="0" distB="0" distL="0" distR="0" wp14:anchorId="5150EBC0" wp14:editId="2871105A">
            <wp:extent cx="3086100" cy="1366377"/>
            <wp:effectExtent l="0" t="0" r="0" b="5715"/>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Start w:id="8" w:name="_44sinio" w:colFirst="0" w:colLast="0"/>
      <w:bookmarkEnd w:id="8"/>
    </w:p>
    <w:p w:rsidR="001447C7" w:rsidRPr="001447C7" w:rsidRDefault="001447C7" w:rsidP="001447C7"/>
    <w:p w:rsidR="000E011E" w:rsidRPr="009057F6" w:rsidRDefault="00E34F3A" w:rsidP="001447C7">
      <w:pPr>
        <w:pStyle w:val="ListParagraph"/>
        <w:numPr>
          <w:ilvl w:val="0"/>
          <w:numId w:val="7"/>
        </w:numPr>
        <w:tabs>
          <w:tab w:val="left" w:pos="426"/>
        </w:tabs>
        <w:spacing w:after="120" w:line="228" w:lineRule="auto"/>
        <w:jc w:val="center"/>
      </w:pPr>
      <w:r>
        <w:rPr>
          <w:rFonts w:ascii="Times New Roman" w:eastAsia="Times New Roman" w:hAnsi="Times New Roman" w:cs="Times New Roman"/>
          <w:smallCaps/>
          <w:sz w:val="20"/>
          <w:szCs w:val="20"/>
        </w:rPr>
        <w:t>research results and discussion</w:t>
      </w:r>
    </w:p>
    <w:p w:rsidR="009057F6" w:rsidRPr="009057F6" w:rsidRDefault="009057F6" w:rsidP="009057F6">
      <w:pPr>
        <w:pStyle w:val="Heading2"/>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4.1. Research Results</w:t>
      </w:r>
    </w:p>
    <w:p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Business Registration Application Needs Analysis</w:t>
      </w:r>
    </w:p>
    <w:p w:rsidR="009057F6" w:rsidRP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nalysis of the business recording application needs was carried out by conducting surveys and interviews with 30 users of the business recording application, in this case the book stall application and the cash book application. The cash book and warung book applications are used as a reference in this study because these two applications occupy the highest position of the most downloaded applications on the playstore. </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aspects that can be seen from the existing business recording applications, namely: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ecurity Aspects </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Cash Book and Warung Book applications use a one time password in the sign up process. In addition, back up and restore data automatically. In addition, there is also a manual back up and restore provided by the book stall business recording application. This aspect of data security is quite important because the use of </w:t>
      </w:r>
      <w:r w:rsidRPr="009057F6">
        <w:rPr>
          <w:rFonts w:ascii="Times New Roman" w:eastAsia="Times New Roman" w:hAnsi="Times New Roman" w:cs="Times New Roman"/>
          <w:i/>
          <w:sz w:val="20"/>
          <w:szCs w:val="20"/>
        </w:rPr>
        <w:t>cloud computing</w:t>
      </w:r>
      <w:r w:rsidRPr="009057F6">
        <w:rPr>
          <w:rFonts w:ascii="Times New Roman" w:eastAsia="Times New Roman" w:hAnsi="Times New Roman" w:cs="Times New Roman"/>
          <w:sz w:val="20"/>
          <w:szCs w:val="20"/>
        </w:rPr>
        <w:t xml:space="preserve"> requires more security aspects than the use of accounting applications using a desktop.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spects of Completeness of Features that are presented</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tandard features have been provided by the Cash Book application and the book stall has standard features that business recording applications should have. Such as transaction input features, adding customers and suppliers, as well as accounts payable and receivable transactions. It is better if the business recording application also provides space for various forms of transactions, including discounted prices. Both applications do not facilitate the existence of price discounts in transactions. In addition, the two applications do not provide financial statements in the form of statements of financial position, because the recording method still uses a cash basis.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Ease of Use Aspects</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oth applications have an easy-to-use interface. However, both applications only provide Android-based applications and cannot be accessed on the web. So for MSME actors who are aged must learn to interact with smartphones.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Report Quality Aspects The</w:t>
      </w:r>
    </w:p>
    <w:p w:rsidR="009057F6" w:rsidRPr="009057F6" w:rsidRDefault="009057F6" w:rsidP="009057F6">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sidRPr="009057F6">
        <w:rPr>
          <w:rFonts w:ascii="Times New Roman" w:eastAsia="Times New Roman" w:hAnsi="Times New Roman" w:cs="Times New Roman"/>
          <w:sz w:val="20"/>
          <w:szCs w:val="20"/>
        </w:rPr>
        <w:t xml:space="preserve">eports displayed by both applications are income and expense reports and sales charts only. There are no general ledger reports available for each item of receipt or disbursement.  </w:t>
      </w:r>
    </w:p>
    <w:p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Design of AKPHB Business Recording Applications AKPHB</w:t>
      </w:r>
    </w:p>
    <w:p w:rsid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Cash Book is a digital financial bookkeeping application for MSMEs developed by the DIII Accounting study program at Harapan Bersama Polytechnic. There are several facilities or features provided by the AKPHB Cash Book application such as transaction features (income and expenses), accounts payable and receivable features, bookkeeping for more than one business,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customer dataand reports (cash reports, accounts payable and receivable report</w:t>
      </w:r>
      <w:r w:rsidR="005703BC">
        <w:rPr>
          <w:rFonts w:ascii="Times New Roman" w:eastAsia="Times New Roman" w:hAnsi="Times New Roman" w:cs="Times New Roman"/>
          <w:sz w:val="20"/>
          <w:szCs w:val="20"/>
        </w:rPr>
        <w:t xml:space="preserve">s and general ledger reports). </w:t>
      </w:r>
    </w:p>
    <w:p w:rsid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following is the menu contained in the AKPHB Cash Book application, namely:</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0288" behindDoc="0" locked="0" layoutInCell="1" hidden="0" allowOverlap="1" wp14:anchorId="148D10E2" wp14:editId="02CD6CD2">
            <wp:simplePos x="0" y="0"/>
            <wp:positionH relativeFrom="column">
              <wp:posOffset>214630</wp:posOffset>
            </wp:positionH>
            <wp:positionV relativeFrom="paragraph">
              <wp:posOffset>271145</wp:posOffset>
            </wp:positionV>
            <wp:extent cx="1630680" cy="2818765"/>
            <wp:effectExtent l="0" t="0" r="0" b="0"/>
            <wp:wrapNone/>
            <wp:docPr id="31" name="image62.jpg" descr="C:\Users\LENOVO\Downloads\Screenshot_2021-07-15-10-27-40-382_com.akphb.bukukasakphb.png"/>
            <wp:cNvGraphicFramePr/>
            <a:graphic xmlns:a="http://schemas.openxmlformats.org/drawingml/2006/main">
              <a:graphicData uri="http://schemas.openxmlformats.org/drawingml/2006/picture">
                <pic:pic xmlns:pic="http://schemas.openxmlformats.org/drawingml/2006/picture">
                  <pic:nvPicPr>
                    <pic:cNvPr id="0" name="image62.jpg" descr="C:\Users\LENOVO\Downloads\Screenshot_2021-07-15-10-27-40-382_com.akphb.bukukasakphb.png"/>
                    <pic:cNvPicPr preferRelativeResize="0"/>
                  </pic:nvPicPr>
                  <pic:blipFill>
                    <a:blip r:embed="rId14"/>
                    <a:srcRect/>
                    <a:stretch>
                      <a:fillRect/>
                    </a:stretch>
                  </pic:blipFill>
                  <pic:spPr>
                    <a:xfrm>
                      <a:off x="0" y="0"/>
                      <a:ext cx="1630680" cy="2818765"/>
                    </a:xfrm>
                    <a:prstGeom prst="rect">
                      <a:avLst/>
                    </a:prstGeom>
                    <a:ln/>
                  </pic:spPr>
                </pic:pic>
              </a:graphicData>
            </a:graphic>
          </wp:anchor>
        </w:drawing>
      </w:r>
      <w:r w:rsidRPr="009057F6">
        <w:rPr>
          <w:rFonts w:ascii="Times New Roman" w:hAnsi="Times New Roman" w:cs="Times New Roman"/>
          <w:noProof/>
          <w:sz w:val="20"/>
          <w:szCs w:val="20"/>
        </w:rPr>
        <w:drawing>
          <wp:anchor distT="0" distB="0" distL="114300" distR="114300" simplePos="0" relativeHeight="251661312" behindDoc="0" locked="0" layoutInCell="1" hidden="0" allowOverlap="1" wp14:anchorId="1DD4690A" wp14:editId="78CE79AD">
            <wp:simplePos x="0" y="0"/>
            <wp:positionH relativeFrom="column">
              <wp:posOffset>292100</wp:posOffset>
            </wp:positionH>
            <wp:positionV relativeFrom="paragraph">
              <wp:posOffset>3136900</wp:posOffset>
            </wp:positionV>
            <wp:extent cx="1630680" cy="12700"/>
            <wp:effectExtent l="0" t="0" r="0" b="0"/>
            <wp:wrapNone/>
            <wp:docPr id="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5"/>
                    <a:srcRect/>
                    <a:stretch>
                      <a:fillRect/>
                    </a:stretch>
                  </pic:blipFill>
                  <pic:spPr>
                    <a:xfrm>
                      <a:off x="0" y="0"/>
                      <a:ext cx="1630680" cy="12700"/>
                    </a:xfrm>
                    <a:prstGeom prst="rect">
                      <a:avLst/>
                    </a:prstGeom>
                    <a:ln/>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after="160" w:line="240" w:lineRule="auto"/>
        <w:jc w:val="both"/>
        <w:rPr>
          <w:rFonts w:ascii="Times New Roman" w:eastAsia="Times New Roman" w:hAnsi="Times New Roman" w:cs="Times New Roman"/>
          <w:sz w:val="20"/>
          <w:szCs w:val="20"/>
        </w:rPr>
      </w:pPr>
    </w:p>
    <w:p w:rsidR="009057F6" w:rsidRPr="007113BF" w:rsidRDefault="007113BF" w:rsidP="007113BF">
      <w:pPr>
        <w:pStyle w:val="Caption"/>
        <w:ind w:firstLine="720"/>
        <w:rPr>
          <w:rFonts w:ascii="Times New Roman" w:hAnsi="Times New Roman" w:cs="Times New Roman"/>
          <w:b w:val="0"/>
          <w:i/>
          <w:color w:val="auto"/>
          <w:sz w:val="20"/>
          <w:szCs w:val="20"/>
        </w:rPr>
      </w:pPr>
      <w:r w:rsidRPr="00891779">
        <w:rPr>
          <w:rFonts w:ascii="Times New Roman" w:hAnsi="Times New Roman" w:cs="Times New Roman"/>
          <w:b w:val="0"/>
          <w:i/>
          <w:color w:val="auto"/>
        </w:rPr>
        <w:t xml:space="preserve">Figure  </w:t>
      </w:r>
      <w:r w:rsidRPr="00891779">
        <w:rPr>
          <w:rFonts w:ascii="Times New Roman" w:hAnsi="Times New Roman" w:cs="Times New Roman"/>
          <w:b w:val="0"/>
          <w:i/>
          <w:color w:val="auto"/>
        </w:rPr>
        <w:fldChar w:fldCharType="begin"/>
      </w:r>
      <w:r w:rsidRPr="00891779">
        <w:rPr>
          <w:rFonts w:ascii="Times New Roman" w:hAnsi="Times New Roman" w:cs="Times New Roman"/>
          <w:b w:val="0"/>
          <w:i/>
          <w:color w:val="auto"/>
        </w:rPr>
        <w:instrText xml:space="preserve"> SEQ Figure_ \* ARABIC </w:instrText>
      </w:r>
      <w:r w:rsidRPr="00891779">
        <w:rPr>
          <w:rFonts w:ascii="Times New Roman" w:hAnsi="Times New Roman" w:cs="Times New Roman"/>
          <w:b w:val="0"/>
          <w:i/>
          <w:color w:val="auto"/>
        </w:rPr>
        <w:fldChar w:fldCharType="separate"/>
      </w:r>
      <w:r w:rsidRPr="00891779">
        <w:rPr>
          <w:rFonts w:ascii="Times New Roman" w:hAnsi="Times New Roman" w:cs="Times New Roman"/>
          <w:b w:val="0"/>
          <w:i/>
          <w:noProof/>
          <w:color w:val="auto"/>
        </w:rPr>
        <w:t>2</w:t>
      </w:r>
      <w:r w:rsidRPr="00891779">
        <w:rPr>
          <w:rFonts w:ascii="Times New Roman" w:hAnsi="Times New Roman" w:cs="Times New Roman"/>
          <w:b w:val="0"/>
          <w:i/>
          <w:color w:val="auto"/>
        </w:rPr>
        <w:fldChar w:fldCharType="end"/>
      </w:r>
      <w:r w:rsidRPr="00891779">
        <w:rPr>
          <w:rFonts w:ascii="Times New Roman" w:hAnsi="Times New Roman" w:cs="Times New Roman"/>
          <w:b w:val="0"/>
          <w:i/>
          <w:color w:val="auto"/>
        </w:rPr>
        <w:t xml:space="preserve"> AKPHB Cash Book Application menu</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Explanation of the main menu in the AKPHB cash book application: </w:t>
      </w:r>
    </w:p>
    <w:p w:rsid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in</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sz w:val="20"/>
          <w:szCs w:val="20"/>
        </w:rPr>
        <w:t>Menu This menu displays the start page of the Cash Book application which is used to record income and expenditure transactions).</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Accounts Payable and Receivable</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record accounts payable and receivable transactions. It is also equipped with features for</w:t>
      </w:r>
      <w:r w:rsidRPr="009057F6">
        <w:rPr>
          <w:rFonts w:ascii="Times New Roman" w:eastAsia="Times New Roman" w:hAnsi="Times New Roman" w:cs="Times New Roman"/>
          <w:i/>
          <w:sz w:val="20"/>
          <w:szCs w:val="20"/>
        </w:rPr>
        <w:t xml:space="preserve"> inputting</w:t>
      </w:r>
      <w:r w:rsidRPr="009057F6">
        <w:rPr>
          <w:rFonts w:ascii="Times New Roman" w:eastAsia="Times New Roman" w:hAnsi="Times New Roman" w:cs="Times New Roman"/>
          <w:sz w:val="20"/>
          <w:szCs w:val="20"/>
        </w:rPr>
        <w:t xml:space="preserve"> customer data and due da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Select Busines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select the business to be carried out by bookkeeping.</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Busines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business and its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Subscriber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to the list of customers and their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Report</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is menu contains the </w:t>
      </w:r>
      <w:r w:rsidRPr="009057F6">
        <w:rPr>
          <w:rFonts w:ascii="Times New Roman" w:eastAsia="Times New Roman" w:hAnsi="Times New Roman" w:cs="Times New Roman"/>
          <w:i/>
          <w:sz w:val="20"/>
          <w:szCs w:val="20"/>
        </w:rPr>
        <w:t xml:space="preserve">output </w:t>
      </w:r>
      <w:r w:rsidRPr="009057F6">
        <w:rPr>
          <w:rFonts w:ascii="Times New Roman" w:eastAsia="Times New Roman" w:hAnsi="Times New Roman" w:cs="Times New Roman"/>
          <w:sz w:val="20"/>
          <w:szCs w:val="20"/>
        </w:rPr>
        <w:t>or output of the bookkeeping that has been done. There are 3 reports generated in the AKPHB Cash Book application, namely cash reports, accounts payable and receivable reports and general ledger reports.</w:t>
      </w:r>
    </w:p>
    <w:p w:rsidR="009057F6" w:rsidRPr="009057F6" w:rsidRDefault="009057F6" w:rsidP="009057F6">
      <w:pPr>
        <w:spacing w:after="160" w:line="240" w:lineRule="auto"/>
        <w:jc w:val="both"/>
        <w:rPr>
          <w:rFonts w:ascii="Times New Roman" w:eastAsia="Times New Roman" w:hAnsi="Times New Roman" w:cs="Times New Roman"/>
          <w:b/>
          <w:i/>
          <w:sz w:val="20"/>
          <w:szCs w:val="20"/>
        </w:rPr>
      </w:pPr>
      <w:r w:rsidRPr="009057F6">
        <w:rPr>
          <w:rFonts w:ascii="Times New Roman" w:eastAsia="Times New Roman" w:hAnsi="Times New Roman" w:cs="Times New Roman"/>
          <w:b/>
          <w:i/>
          <w:sz w:val="20"/>
          <w:szCs w:val="20"/>
        </w:rPr>
        <w:t>Logout</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exit the AKPHB Cash Book application as well as a form of security provided by the AKPHB Cash Book application.</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steps or how to use the AKPHB Cash Book application are as follows:</w:t>
      </w:r>
    </w:p>
    <w:p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9" w:name="_1y810tw" w:colFirst="0" w:colLast="0"/>
      <w:bookmarkEnd w:id="9"/>
      <w:r w:rsidRPr="009057F6">
        <w:rPr>
          <w:rFonts w:ascii="Times New Roman" w:eastAsia="Times New Roman" w:hAnsi="Times New Roman" w:cs="Times New Roman"/>
          <w:sz w:val="20"/>
          <w:szCs w:val="20"/>
        </w:rPr>
        <w:t>Sign Up and Log In Steps</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ogin AKPHB Cash Book</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email account to be used</w:t>
      </w:r>
    </w:p>
    <w:p w:rsidR="009057F6" w:rsidRPr="007113BF"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AKPHB Cash Book application is ready to use</w:t>
      </w:r>
      <w:r w:rsidRPr="009057F6">
        <w:rPr>
          <w:rFonts w:ascii="Times New Roman" w:hAnsi="Times New Roman" w:cs="Times New Roman"/>
          <w:noProof/>
          <w:sz w:val="20"/>
          <w:szCs w:val="20"/>
        </w:rPr>
        <w:drawing>
          <wp:anchor distT="0" distB="0" distL="114300" distR="114300" simplePos="0" relativeHeight="251662336" behindDoc="0" locked="0" layoutInCell="1" hidden="0" allowOverlap="1" wp14:anchorId="241ED8E9" wp14:editId="4E742E3F">
            <wp:simplePos x="0" y="0"/>
            <wp:positionH relativeFrom="column">
              <wp:posOffset>279400</wp:posOffset>
            </wp:positionH>
            <wp:positionV relativeFrom="paragraph">
              <wp:posOffset>3098800</wp:posOffset>
            </wp:positionV>
            <wp:extent cx="5021580" cy="229862"/>
            <wp:effectExtent l="0" t="0" r="0" b="0"/>
            <wp:wrapNone/>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6"/>
                    <a:srcRect/>
                    <a:stretch>
                      <a:fillRect/>
                    </a:stretch>
                  </pic:blipFill>
                  <pic:spPr>
                    <a:xfrm>
                      <a:off x="0" y="0"/>
                      <a:ext cx="5021580" cy="229862"/>
                    </a:xfrm>
                    <a:prstGeom prst="rect">
                      <a:avLst/>
                    </a:prstGeom>
                    <a:ln/>
                  </pic:spPr>
                </pic:pic>
              </a:graphicData>
            </a:graphic>
          </wp:anchor>
        </w:drawing>
      </w:r>
    </w:p>
    <w:p w:rsidR="007113BF" w:rsidRPr="009057F6" w:rsidRDefault="007113BF" w:rsidP="007113BF">
      <w:pPr>
        <w:tabs>
          <w:tab w:val="left" w:pos="1596"/>
        </w:tabs>
        <w:spacing w:line="240" w:lineRule="auto"/>
        <w:ind w:left="786"/>
        <w:jc w:val="both"/>
        <w:rPr>
          <w:rFonts w:ascii="Times New Roman" w:eastAsia="Times New Roman" w:hAnsi="Times New Roman" w:cs="Times New Roman"/>
          <w:sz w:val="20"/>
          <w:szCs w:val="20"/>
        </w:rPr>
      </w:pPr>
      <w:r>
        <w:rPr>
          <w:rFonts w:cs="Times New Roman"/>
          <w:noProof/>
          <w:szCs w:val="24"/>
        </w:rPr>
        <mc:AlternateContent>
          <mc:Choice Requires="wpg">
            <w:drawing>
              <wp:anchor distT="0" distB="0" distL="114300" distR="114300" simplePos="0" relativeHeight="251691008" behindDoc="0" locked="0" layoutInCell="1" allowOverlap="1" wp14:anchorId="5A1F0B4A" wp14:editId="7400FF01">
                <wp:simplePos x="0" y="0"/>
                <wp:positionH relativeFrom="column">
                  <wp:posOffset>-3175</wp:posOffset>
                </wp:positionH>
                <wp:positionV relativeFrom="paragraph">
                  <wp:posOffset>111125</wp:posOffset>
                </wp:positionV>
                <wp:extent cx="3312795" cy="2315210"/>
                <wp:effectExtent l="19050" t="57150" r="97155" b="66040"/>
                <wp:wrapNone/>
                <wp:docPr id="34" name="Group 34"/>
                <wp:cNvGraphicFramePr/>
                <a:graphic xmlns:a="http://schemas.openxmlformats.org/drawingml/2006/main">
                  <a:graphicData uri="http://schemas.microsoft.com/office/word/2010/wordprocessingGroup">
                    <wpg:wgp>
                      <wpg:cNvGrpSpPr/>
                      <wpg:grpSpPr>
                        <a:xfrm>
                          <a:off x="0" y="0"/>
                          <a:ext cx="3312795" cy="2315210"/>
                          <a:chOff x="0" y="0"/>
                          <a:chExt cx="5012675" cy="2820318"/>
                        </a:xfrm>
                        <a:effectLst>
                          <a:outerShdw blurRad="50800" dist="38100" algn="l" rotWithShape="0">
                            <a:prstClr val="black">
                              <a:alpha val="40000"/>
                            </a:prstClr>
                          </a:outerShdw>
                        </a:effectLst>
                      </wpg:grpSpPr>
                      <pic:pic xmlns:pic="http://schemas.openxmlformats.org/drawingml/2006/picture">
                        <pic:nvPicPr>
                          <pic:cNvPr id="35" name="Picture 35" descr="C:\Users\LENOVO\Downloads\Screenshot_2021-07-14-13-38-41-499_com.akphb.bukukasakphb (1).pn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0497" cy="2820318"/>
                          </a:xfrm>
                          <a:prstGeom prst="rect">
                            <a:avLst/>
                          </a:prstGeom>
                          <a:noFill/>
                          <a:ln>
                            <a:noFill/>
                          </a:ln>
                        </pic:spPr>
                      </pic:pic>
                      <pic:pic xmlns:pic="http://schemas.openxmlformats.org/drawingml/2006/picture">
                        <pic:nvPicPr>
                          <pic:cNvPr id="36" name="Picture 36" descr="C:\Users\LENOVO\Pictures\BUKU KAS AKPHB\IMG_20210714_144514.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685581" y="0"/>
                            <a:ext cx="1630496" cy="2820318"/>
                          </a:xfrm>
                          <a:prstGeom prst="rect">
                            <a:avLst/>
                          </a:prstGeom>
                          <a:noFill/>
                          <a:ln>
                            <a:noFill/>
                          </a:ln>
                        </pic:spPr>
                      </pic:pic>
                      <pic:pic xmlns:pic="http://schemas.openxmlformats.org/drawingml/2006/picture">
                        <pic:nvPicPr>
                          <pic:cNvPr id="37" name="Picture 37" descr="C:\Users\LENOVO\Pictures\BUKU KAS AKPHB\Screenshot_2021-07-14-14-27-46-590_com.akphb.bukukasakphb.png"/>
                          <pic:cNvPicPr>
                            <a:picLocks noChangeAspect="1"/>
                          </pic:cNvPicPr>
                        </pic:nvPicPr>
                        <pic:blipFill rotWithShape="1">
                          <a:blip r:embed="rId19" cstate="print">
                            <a:extLst>
                              <a:ext uri="{28A0092B-C50C-407E-A947-70E740481C1C}">
                                <a14:useLocalDpi xmlns:a14="http://schemas.microsoft.com/office/drawing/2010/main" val="0"/>
                              </a:ext>
                            </a:extLst>
                          </a:blip>
                          <a:srcRect t="3243"/>
                          <a:stretch/>
                        </pic:blipFill>
                        <pic:spPr bwMode="auto">
                          <a:xfrm>
                            <a:off x="3371161" y="0"/>
                            <a:ext cx="1641514" cy="282031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CAED59" id="Group 34" o:spid="_x0000_s1026" style="position:absolute;margin-left:-.25pt;margin-top:8.75pt;width:260.85pt;height:182.3pt;z-index:251691008;mso-width-relative:margin;mso-height-relative:margin" coordsize="50126,282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style="position:absolute;width:16304;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989PDAAAA2wAAAA8AAABkcnMvZG93bnJldi54bWxEj9FqAjEURN8L/kO4gm81q6KUrVFUKPRJ&#10;6rYfcLu5TVY3N+smumu/3giFPg4zc4ZZrntXiyu1ofKsYDLOQBCXXldsFHx9vj2/gAgRWWPtmRTc&#10;KMB6NXhaYq59xwe6FtGIBOGQowIbY5NLGUpLDsPYN8TJ+/Gtw5hka6RusUtwV8tpli2kw4rTgsWG&#10;dpbKU3FxCr6P50XRXTZ2v+UPs7dmOvtlp9Ro2G9eQUTq43/4r/2uFczm8PiSf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3z08MAAADbAAAADwAAAAAAAAAAAAAAAACf&#10;AgAAZHJzL2Rvd25yZXYueG1sUEsFBgAAAAAEAAQA9wAAAI8DAAAAAA==&#10;">
                  <v:imagedata r:id="rId20" o:title="Screenshot_2021-07-14-13-38-41-499_com.akphb.bukukasakphb (1)"/>
                  <v:path arrowok="t"/>
                </v:shape>
                <v:shape id="Picture 36" o:spid="_x0000_s1028" type="#_x0000_t75" style="position:absolute;left:16855;width:1630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eYinEAAAA2wAAAA8AAABkcnMvZG93bnJldi54bWxEj81uwjAQhO9IfQdrK/UGTgNCEDAIUEEc&#10;W/7OS7x10sbrKDYhvH1dqVKPo5n5RjNfdrYSLTW+dKzgdZCAIM6dLtkoOB23/QkIH5A1Vo5JwYM8&#10;LBdPvTlm2t35g9pDMCJC2GeooAihzqT0eUEW/cDVxNH7dI3FEGVjpG7wHuG2kmmSjKXFkuNCgTVt&#10;Csq/DzerIL2l19H08m7Ow13yZr7azbpyD6VenrvVDESgLvyH/9p7rWA4ht8v8QfI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eYinEAAAA2wAAAA8AAAAAAAAAAAAAAAAA&#10;nwIAAGRycy9kb3ducmV2LnhtbFBLBQYAAAAABAAEAPcAAACQAwAAAAA=&#10;">
                  <v:imagedata r:id="rId21" o:title="IMG_20210714_144514"/>
                  <v:path arrowok="t"/>
                </v:shape>
                <v:shape id="Picture 37" o:spid="_x0000_s1029" type="#_x0000_t75" style="position:absolute;left:33711;width:1641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N68rEAAAA2wAAAA8AAABkcnMvZG93bnJldi54bWxEj0FrwkAUhO8F/8PyBC+iG9OiEl1DKFgK&#10;PRSj3p/ZZxLMvk2z25j++25B6HGYmW+YbTqYRvTUudqygsU8AkFcWF1zqeB03M/WIJxH1thYJgU/&#10;5CDdjZ62mGh75wP1uS9FgLBLUEHlfZtI6YqKDLq5bYmDd7WdQR9kV0rd4T3ATSPjKFpKgzWHhQpb&#10;eq2ouOXfRkHjzu1gb3r6kl3y48dn/OXfGJWajIdsA8LT4P/Dj/a7VvC8gr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N68rEAAAA2wAAAA8AAAAAAAAAAAAAAAAA&#10;nwIAAGRycy9kb3ducmV2LnhtbFBLBQYAAAAABAAEAPcAAACQAwAAAAA=&#10;">
                  <v:imagedata r:id="rId22" o:title="Screenshot_2021-07-14-14-27-46-590_com.akphb.bukukasakphb" croptop="2125f"/>
                  <v:path arrowok="t"/>
                </v:shape>
              </v:group>
            </w:pict>
          </mc:Fallback>
        </mc:AlternateContent>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tabs>
          <w:tab w:val="left" w:pos="1145"/>
        </w:tabs>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bookmarkStart w:id="10" w:name="_4i7ojhp" w:colFirst="0" w:colLast="0"/>
      <w:bookmarkEnd w:id="10"/>
    </w:p>
    <w:p w:rsidR="009057F6" w:rsidRDefault="009057F6" w:rsidP="009057F6">
      <w:pPr>
        <w:spacing w:line="240" w:lineRule="auto"/>
        <w:jc w:val="both"/>
        <w:rPr>
          <w:rFonts w:ascii="Times New Roman" w:eastAsia="Times New Roman" w:hAnsi="Times New Roman" w:cs="Times New Roman"/>
          <w:sz w:val="20"/>
          <w:szCs w:val="20"/>
        </w:rPr>
      </w:pPr>
    </w:p>
    <w:p w:rsidR="007113BF" w:rsidRPr="007113BF" w:rsidRDefault="007113BF" w:rsidP="007113BF">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 xml:space="preserve">Figure 3. </w:t>
      </w:r>
      <w:r w:rsidRPr="00891779">
        <w:rPr>
          <w:rFonts w:ascii="Times New Roman" w:hAnsi="Times New Roman" w:cs="Times New Roman"/>
          <w:b w:val="0"/>
          <w:i/>
          <w:color w:val="auto"/>
        </w:rPr>
        <w:t>Steps to Register (Sign Up) and Login (log In)</w:t>
      </w: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Adding Business</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Click Manage Your Business Now </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 sign and enter the business name</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the type of business (Services/trade/Fisheries/Livestock/Individual Business)</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A success dialog box will appear and click ok </w:t>
      </w:r>
    </w:p>
    <w:p w:rsidR="009057F6" w:rsidRPr="005703BC"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arrow to the left and the AKPHB Cashbook application is ready used to record your business finances</w:t>
      </w: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Pr="007113BF" w:rsidRDefault="005703BC" w:rsidP="005703BC">
      <w:pPr>
        <w:spacing w:line="240" w:lineRule="auto"/>
        <w:jc w:val="both"/>
        <w:rPr>
          <w:rFonts w:ascii="Times New Roman" w:hAnsi="Times New Roman" w:cs="Times New Roman"/>
          <w:sz w:val="20"/>
          <w:szCs w:val="20"/>
        </w:rPr>
      </w:pPr>
    </w:p>
    <w:p w:rsidR="007113BF" w:rsidRPr="009057F6" w:rsidRDefault="007113BF" w:rsidP="007113BF">
      <w:pPr>
        <w:spacing w:line="240" w:lineRule="auto"/>
        <w:ind w:left="720"/>
        <w:jc w:val="both"/>
        <w:rPr>
          <w:rFonts w:ascii="Times New Roman" w:hAnsi="Times New Roman" w:cs="Times New Roman"/>
          <w:sz w:val="20"/>
          <w:szCs w:val="20"/>
        </w:rPr>
      </w:pPr>
      <w:r>
        <w:rPr>
          <w:noProof/>
        </w:rPr>
        <w:drawing>
          <wp:anchor distT="0" distB="0" distL="114300" distR="114300" simplePos="0" relativeHeight="251695104" behindDoc="0" locked="0" layoutInCell="1" allowOverlap="1" wp14:anchorId="6543C37F" wp14:editId="73AFBBD2">
            <wp:simplePos x="0" y="0"/>
            <wp:positionH relativeFrom="column">
              <wp:posOffset>1970158</wp:posOffset>
            </wp:positionH>
            <wp:positionV relativeFrom="paragraph">
              <wp:posOffset>118110</wp:posOffset>
            </wp:positionV>
            <wp:extent cx="1435100" cy="2445385"/>
            <wp:effectExtent l="19050" t="57150" r="88900" b="50165"/>
            <wp:wrapNone/>
            <wp:docPr id="40" name="Picture 40" descr="C:\Users\LENOVO\Downloads\IMG_20210714_15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LENOVO\Downloads\IMG_20210714_151248.jp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3056" behindDoc="0" locked="0" layoutInCell="1" allowOverlap="1" wp14:anchorId="37C55B94" wp14:editId="29571303">
            <wp:simplePos x="0" y="0"/>
            <wp:positionH relativeFrom="column">
              <wp:posOffset>443857</wp:posOffset>
            </wp:positionH>
            <wp:positionV relativeFrom="paragraph">
              <wp:posOffset>123215</wp:posOffset>
            </wp:positionV>
            <wp:extent cx="1436914" cy="2448476"/>
            <wp:effectExtent l="19050" t="57150" r="87630" b="47625"/>
            <wp:wrapNone/>
            <wp:docPr id="39" name="Picture 39" descr="C:\Users\LENOVO\Downloads\IMG_20210714_15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LENOVO\Downloads\IMG_20210714_151201.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36367" cy="2447543"/>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7113BF"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99200" behindDoc="0" locked="0" layoutInCell="1" allowOverlap="1" wp14:anchorId="0C811031" wp14:editId="4E56E0D2">
            <wp:simplePos x="0" y="0"/>
            <wp:positionH relativeFrom="column">
              <wp:posOffset>1981835</wp:posOffset>
            </wp:positionH>
            <wp:positionV relativeFrom="paragraph">
              <wp:posOffset>96520</wp:posOffset>
            </wp:positionV>
            <wp:extent cx="1435100" cy="2445385"/>
            <wp:effectExtent l="19050" t="57150" r="88900" b="50165"/>
            <wp:wrapNone/>
            <wp:docPr id="42" name="Picture 42" descr="C:\Users\LENOVO\Downloads\IMG_20210714_151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Users\LENOVO\Downloads\IMG_20210714_151646.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7152" behindDoc="0" locked="0" layoutInCell="1" allowOverlap="1" wp14:anchorId="75FBBAE4" wp14:editId="553DBE87">
            <wp:simplePos x="0" y="0"/>
            <wp:positionH relativeFrom="column">
              <wp:posOffset>437515</wp:posOffset>
            </wp:positionH>
            <wp:positionV relativeFrom="paragraph">
              <wp:posOffset>95885</wp:posOffset>
            </wp:positionV>
            <wp:extent cx="1435100" cy="2445385"/>
            <wp:effectExtent l="19050" t="57150" r="88900" b="50165"/>
            <wp:wrapNone/>
            <wp:docPr id="41" name="Picture 41" descr="C:\Users\LENOVO\Downloads\IMG_20210714_151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LENOVO\Downloads\IMG_20210714_151609.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pStyle w:val="Heading1"/>
        <w:keepNext w:val="0"/>
        <w:keepLines w:val="0"/>
        <w:tabs>
          <w:tab w:val="left" w:pos="1596"/>
        </w:tabs>
        <w:spacing w:before="0" w:after="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11" w:name="_2xcytpi" w:colFirst="0" w:colLast="0"/>
      <w:bookmarkEnd w:id="11"/>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6432" behindDoc="0" locked="0" layoutInCell="1" hidden="0" allowOverlap="1" wp14:anchorId="3CC32B11" wp14:editId="265805D7">
            <wp:simplePos x="0" y="0"/>
            <wp:positionH relativeFrom="column">
              <wp:posOffset>-863599</wp:posOffset>
            </wp:positionH>
            <wp:positionV relativeFrom="paragraph">
              <wp:posOffset>254000</wp:posOffset>
            </wp:positionV>
            <wp:extent cx="6743700" cy="12700"/>
            <wp:effectExtent l="0" t="0" r="0" b="0"/>
            <wp:wrapNone/>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6743700" cy="12700"/>
                    </a:xfrm>
                    <a:prstGeom prst="rect">
                      <a:avLst/>
                    </a:prstGeom>
                    <a:ln/>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3296" behindDoc="0" locked="0" layoutInCell="1" allowOverlap="1" wp14:anchorId="19E4DAB4" wp14:editId="7BA6FDCF">
            <wp:simplePos x="0" y="0"/>
            <wp:positionH relativeFrom="column">
              <wp:posOffset>1987649</wp:posOffset>
            </wp:positionH>
            <wp:positionV relativeFrom="paragraph">
              <wp:posOffset>124782</wp:posOffset>
            </wp:positionV>
            <wp:extent cx="1401288" cy="2493818"/>
            <wp:effectExtent l="19050" t="57150" r="104140" b="59055"/>
            <wp:wrapNone/>
            <wp:docPr id="45" name="Picture 45" descr="C:\Users\LENOVO\Downloads\IMG_20210714_151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Users\LENOVO\Downloads\IMG_20210714_151954.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35175" cy="2554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1248" behindDoc="0" locked="0" layoutInCell="1" allowOverlap="1" wp14:anchorId="5063E6E8" wp14:editId="239E4419">
            <wp:simplePos x="0" y="0"/>
            <wp:positionH relativeFrom="column">
              <wp:posOffset>443857</wp:posOffset>
            </wp:positionH>
            <wp:positionV relativeFrom="paragraph">
              <wp:posOffset>124782</wp:posOffset>
            </wp:positionV>
            <wp:extent cx="1436914" cy="2493818"/>
            <wp:effectExtent l="19050" t="57150" r="87630" b="59055"/>
            <wp:wrapNone/>
            <wp:docPr id="44" name="Picture 44" descr="C:\Users\LENOVO\Downloads\IMG_20210714_151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Users\LENOVO\Downloads\IMG_20210714_151724.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3400" cy="250507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712E"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5344" behindDoc="0" locked="0" layoutInCell="1" allowOverlap="1" wp14:anchorId="09A7498E" wp14:editId="71BD7139">
            <wp:simplePos x="0" y="0"/>
            <wp:positionH relativeFrom="column">
              <wp:posOffset>127676</wp:posOffset>
            </wp:positionH>
            <wp:positionV relativeFrom="paragraph">
              <wp:posOffset>50470</wp:posOffset>
            </wp:positionV>
            <wp:extent cx="1484416" cy="2438024"/>
            <wp:effectExtent l="19050" t="57150" r="97155" b="57785"/>
            <wp:wrapNone/>
            <wp:docPr id="46" name="Picture 46" descr="C:\Users\LENOVO\Downloads\IMG_20210714_1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Users\LENOVO\Downloads\IMG_20210714_152005.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20988" cy="2498090"/>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Pr="0071712E" w:rsidRDefault="0071712E" w:rsidP="0071712E">
      <w:pPr>
        <w:spacing w:after="160" w:line="360" w:lineRule="auto"/>
        <w:jc w:val="both"/>
        <w:rPr>
          <w:rFonts w:ascii="Times New Roman" w:hAnsi="Times New Roman" w:cs="Times New Roman"/>
          <w:i/>
        </w:rPr>
      </w:pPr>
      <w:r w:rsidRPr="00063231">
        <w:rPr>
          <w:noProof/>
        </w:rPr>
        <w:drawing>
          <wp:anchor distT="0" distB="0" distL="114300" distR="114300" simplePos="0" relativeHeight="251707392" behindDoc="0" locked="0" layoutInCell="1" hidden="0" allowOverlap="1" wp14:anchorId="0BAD9118" wp14:editId="1CA40316">
            <wp:simplePos x="0" y="0"/>
            <wp:positionH relativeFrom="column">
              <wp:posOffset>-863599</wp:posOffset>
            </wp:positionH>
            <wp:positionV relativeFrom="paragraph">
              <wp:posOffset>254000</wp:posOffset>
            </wp:positionV>
            <wp:extent cx="6743700" cy="12700"/>
            <wp:effectExtent l="0" t="0" r="0" b="0"/>
            <wp:wrapNone/>
            <wp:docPr id="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6743700" cy="12700"/>
                    </a:xfrm>
                    <a:prstGeom prst="rect">
                      <a:avLst/>
                    </a:prstGeom>
                    <a:ln/>
                  </pic:spPr>
                </pic:pic>
              </a:graphicData>
            </a:graphic>
          </wp:anchor>
        </w:drawing>
      </w:r>
      <w:r w:rsidRPr="00063231">
        <w:rPr>
          <w:rFonts w:ascii="Times New Roman" w:hAnsi="Times New Roman" w:cs="Times New Roman"/>
          <w:i/>
        </w:rPr>
        <w:t>Figure 4. Steps To Add Your Business</w:t>
      </w: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elete a Business</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initial view of the Cash Book, click the 3 line in the upper right corner</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manage the business</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business name to be deleted</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the trash can image</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confirmation dialog box appears, select delete</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success dialog box appears and click ok</w:t>
      </w:r>
    </w:p>
    <w:p w:rsidR="009057F6" w:rsidRPr="009057F6"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1488" behindDoc="0" locked="0" layoutInCell="1" allowOverlap="1" wp14:anchorId="5B1733C3" wp14:editId="2429B8B4">
            <wp:simplePos x="0" y="0"/>
            <wp:positionH relativeFrom="column">
              <wp:posOffset>1743710</wp:posOffset>
            </wp:positionH>
            <wp:positionV relativeFrom="paragraph">
              <wp:posOffset>34925</wp:posOffset>
            </wp:positionV>
            <wp:extent cx="1400810" cy="2493645"/>
            <wp:effectExtent l="19050" t="57150" r="104140" b="59055"/>
            <wp:wrapNone/>
            <wp:docPr id="49" name="Picture 49" descr="C:\Users\LENOVO\Downloads\IMG_20210714_16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Users\LENOVO\Downloads\IMG_20210714_161237.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00810"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6F9F8457" wp14:editId="55A4EB39">
            <wp:simplePos x="0" y="0"/>
            <wp:positionH relativeFrom="column">
              <wp:posOffset>264160</wp:posOffset>
            </wp:positionH>
            <wp:positionV relativeFrom="paragraph">
              <wp:posOffset>35560</wp:posOffset>
            </wp:positionV>
            <wp:extent cx="1391285" cy="2493645"/>
            <wp:effectExtent l="19050" t="57150" r="94615" b="59055"/>
            <wp:wrapNone/>
            <wp:docPr id="48" name="Picture 4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LENOVO\Downloads\IMG_20210714_161200.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912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C6687C"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3536" behindDoc="0" locked="0" layoutInCell="1" allowOverlap="1" wp14:anchorId="32E0E005" wp14:editId="77FEF262">
            <wp:simplePos x="0" y="0"/>
            <wp:positionH relativeFrom="column">
              <wp:posOffset>942975</wp:posOffset>
            </wp:positionH>
            <wp:positionV relativeFrom="paragraph">
              <wp:posOffset>203835</wp:posOffset>
            </wp:positionV>
            <wp:extent cx="1467485" cy="2493645"/>
            <wp:effectExtent l="19050" t="57150" r="94615" b="59055"/>
            <wp:wrapNone/>
            <wp:docPr id="50" name="Picture 50" descr="C:\Users\LENOVO\Downloads\IMG_20210714_1614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Users\LENOVO\Downloads\IMG_20210714_161451.jp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674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2" w:name="_1ci93xb" w:colFirst="0" w:colLast="0"/>
      <w:bookmarkEnd w:id="12"/>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5584" behindDoc="0" locked="0" layoutInCell="1" allowOverlap="1" wp14:anchorId="0AA5A040" wp14:editId="0F017A77">
            <wp:simplePos x="0" y="0"/>
            <wp:positionH relativeFrom="column">
              <wp:posOffset>48260</wp:posOffset>
            </wp:positionH>
            <wp:positionV relativeFrom="paragraph">
              <wp:posOffset>101600</wp:posOffset>
            </wp:positionV>
            <wp:extent cx="1483995" cy="2446020"/>
            <wp:effectExtent l="0" t="0" r="1905" b="0"/>
            <wp:wrapNone/>
            <wp:docPr id="52" name="Picture 52" descr="C:\Users\LENOVO\Downloads\IMG_20210714_16153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Users\LENOVO\Downloads\IMG_20210714_161534 (1).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7632" behindDoc="0" locked="0" layoutInCell="1" allowOverlap="1" wp14:anchorId="46C3D815" wp14:editId="624587F3">
            <wp:simplePos x="0" y="0"/>
            <wp:positionH relativeFrom="column">
              <wp:posOffset>1619885</wp:posOffset>
            </wp:positionH>
            <wp:positionV relativeFrom="paragraph">
              <wp:posOffset>101600</wp:posOffset>
            </wp:positionV>
            <wp:extent cx="1436370" cy="2446020"/>
            <wp:effectExtent l="0" t="0" r="0" b="0"/>
            <wp:wrapNone/>
            <wp:docPr id="54" name="Picture 54" descr="C:\Users\LENOVO\Downloads\IMG_20210714_161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Users\LENOVO\Downloads\IMG_20210714_161602.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6370"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9057F6" w:rsidRDefault="009057F6"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9680" behindDoc="0" locked="0" layoutInCell="1" allowOverlap="1" wp14:anchorId="207D6BD1" wp14:editId="069DF20B">
            <wp:simplePos x="0" y="0"/>
            <wp:positionH relativeFrom="column">
              <wp:posOffset>819785</wp:posOffset>
            </wp:positionH>
            <wp:positionV relativeFrom="paragraph">
              <wp:posOffset>142875</wp:posOffset>
            </wp:positionV>
            <wp:extent cx="1483995" cy="2446020"/>
            <wp:effectExtent l="0" t="0" r="1905" b="0"/>
            <wp:wrapNone/>
            <wp:docPr id="53" name="Picture 53" descr="C:\Users\LENOVO\Downloads\IMG_20210714_161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Users\LENOVO\Downloads\IMG_20210714_161628.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71712E">
      <w:pPr>
        <w:spacing w:line="360" w:lineRule="auto"/>
        <w:jc w:val="both"/>
        <w:rPr>
          <w:rFonts w:ascii="Times New Roman" w:eastAsia="Times New Roman" w:hAnsi="Times New Roman" w:cs="Times New Roman"/>
          <w:sz w:val="20"/>
          <w:szCs w:val="20"/>
        </w:rPr>
      </w:pPr>
    </w:p>
    <w:p w:rsidR="00C6687C" w:rsidRDefault="00C6687C" w:rsidP="0071712E">
      <w:pPr>
        <w:spacing w:line="360" w:lineRule="auto"/>
        <w:jc w:val="both"/>
        <w:rPr>
          <w:rFonts w:ascii="Times New Roman" w:hAnsi="Times New Roman" w:cs="Times New Roman"/>
          <w:b/>
          <w:i/>
        </w:rPr>
      </w:pPr>
    </w:p>
    <w:p w:rsidR="00C6687C" w:rsidRDefault="00C6687C" w:rsidP="0071712E">
      <w:pPr>
        <w:spacing w:line="360" w:lineRule="auto"/>
        <w:jc w:val="both"/>
        <w:rPr>
          <w:rFonts w:ascii="Times New Roman" w:hAnsi="Times New Roman" w:cs="Times New Roman"/>
          <w:b/>
          <w:i/>
        </w:rPr>
      </w:pPr>
    </w:p>
    <w:p w:rsidR="0071712E" w:rsidRPr="00063231" w:rsidRDefault="0071712E" w:rsidP="0071712E">
      <w:pPr>
        <w:spacing w:line="360" w:lineRule="auto"/>
        <w:jc w:val="both"/>
        <w:rPr>
          <w:rFonts w:ascii="Times New Roman" w:eastAsia="Times New Roman" w:hAnsi="Times New Roman" w:cs="Times New Roman"/>
          <w:sz w:val="24"/>
          <w:szCs w:val="24"/>
        </w:rPr>
      </w:pPr>
      <w:r w:rsidRPr="00216ABC">
        <w:rPr>
          <w:rFonts w:ascii="Times New Roman" w:hAnsi="Times New Roman" w:cs="Times New Roman"/>
          <w:b/>
          <w:i/>
        </w:rPr>
        <w:t>Figure 5. Steps to Delete a Business</w:t>
      </w:r>
    </w:p>
    <w:p w:rsidR="0071712E" w:rsidRPr="009057F6" w:rsidRDefault="0071712E"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Input Transac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Enter Open the AKPHB Cash Book applica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 Transac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entry</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information (cash sales/receipt of receivables/add m orking / etc)</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ttransaction date</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ontentstransaction records, quantity, nominal, discount (if any)</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Total will auto and click save</w:t>
      </w:r>
      <w:r w:rsidRPr="009057F6">
        <w:rPr>
          <w:rFonts w:ascii="Times New Roman" w:hAnsi="Times New Roman" w:cs="Times New Roman"/>
          <w:noProof/>
          <w:sz w:val="20"/>
          <w:szCs w:val="20"/>
        </w:rPr>
        <w:drawing>
          <wp:anchor distT="0" distB="0" distL="114300" distR="114300" simplePos="0" relativeHeight="251670528" behindDoc="0" locked="0" layoutInCell="1" hidden="0" allowOverlap="1" wp14:anchorId="745B3D8D" wp14:editId="6B5534D8">
            <wp:simplePos x="0" y="0"/>
            <wp:positionH relativeFrom="column">
              <wp:posOffset>50801</wp:posOffset>
            </wp:positionH>
            <wp:positionV relativeFrom="paragraph">
              <wp:posOffset>3289300</wp:posOffset>
            </wp:positionV>
            <wp:extent cx="6492875" cy="12700"/>
            <wp:effectExtent l="0" t="0" r="0" b="0"/>
            <wp:wrapNone/>
            <wp:docPr id="30"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7"/>
                    <a:srcRect/>
                    <a:stretch>
                      <a:fillRect/>
                    </a:stretch>
                  </pic:blipFill>
                  <pic:spPr>
                    <a:xfrm>
                      <a:off x="0" y="0"/>
                      <a:ext cx="6492875" cy="12700"/>
                    </a:xfrm>
                    <a:prstGeom prst="rect">
                      <a:avLst/>
                    </a:prstGeom>
                    <a:ln/>
                  </pic:spPr>
                </pic:pic>
              </a:graphicData>
            </a:graphic>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71712E" w:rsidP="009057F6">
      <w:pPr>
        <w:tabs>
          <w:tab w:val="left" w:pos="1877"/>
        </w:tabs>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3776" behindDoc="0" locked="0" layoutInCell="1" allowOverlap="1" wp14:anchorId="3ED92E97" wp14:editId="2CDD34E4">
            <wp:simplePos x="0" y="0"/>
            <wp:positionH relativeFrom="column">
              <wp:posOffset>1597660</wp:posOffset>
            </wp:positionH>
            <wp:positionV relativeFrom="paragraph">
              <wp:posOffset>-8255</wp:posOffset>
            </wp:positionV>
            <wp:extent cx="1438275" cy="2455545"/>
            <wp:effectExtent l="19050" t="57150" r="104775" b="59055"/>
            <wp:wrapNone/>
            <wp:docPr id="57" name="Picture 57" descr="C:\Users\LENOVO\Downloads\IMG_20210714_234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Users\LENOVO\Downloads\IMG_20210714_234228.jp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1728" behindDoc="0" locked="0" layoutInCell="1" allowOverlap="1" wp14:anchorId="3D42E718" wp14:editId="4AA85C82">
            <wp:simplePos x="0" y="0"/>
            <wp:positionH relativeFrom="column">
              <wp:posOffset>78105</wp:posOffset>
            </wp:positionH>
            <wp:positionV relativeFrom="paragraph">
              <wp:posOffset>-8898</wp:posOffset>
            </wp:positionV>
            <wp:extent cx="1428115" cy="2455545"/>
            <wp:effectExtent l="19050" t="57150" r="95885" b="59055"/>
            <wp:wrapNone/>
            <wp:docPr id="56" name="Picture 56"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Users\LENOVO\Downloads\IMG_20210714_233626.jp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28115" cy="2455545"/>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7872" behindDoc="0" locked="0" layoutInCell="1" allowOverlap="1" wp14:anchorId="37F1CA6F" wp14:editId="51EFCAAE">
            <wp:simplePos x="0" y="0"/>
            <wp:positionH relativeFrom="column">
              <wp:posOffset>1602740</wp:posOffset>
            </wp:positionH>
            <wp:positionV relativeFrom="paragraph">
              <wp:posOffset>45085</wp:posOffset>
            </wp:positionV>
            <wp:extent cx="1438275" cy="2455545"/>
            <wp:effectExtent l="19050" t="57150" r="104775" b="59055"/>
            <wp:wrapNone/>
            <wp:docPr id="32" name="Picture 32"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5824" behindDoc="0" locked="0" layoutInCell="1" allowOverlap="1" wp14:anchorId="773F648D" wp14:editId="56017247">
            <wp:simplePos x="0" y="0"/>
            <wp:positionH relativeFrom="column">
              <wp:posOffset>83185</wp:posOffset>
            </wp:positionH>
            <wp:positionV relativeFrom="paragraph">
              <wp:posOffset>50165</wp:posOffset>
            </wp:positionV>
            <wp:extent cx="1438275" cy="2455545"/>
            <wp:effectExtent l="19050" t="57150" r="104775" b="59055"/>
            <wp:wrapNone/>
            <wp:docPr id="59" name="Picture 59"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71712E">
      <w:pPr>
        <w:pStyle w:val="Caption"/>
        <w:rPr>
          <w:rFonts w:ascii="Times New Roman" w:hAnsi="Times New Roman" w:cs="Times New Roman"/>
          <w:b w:val="0"/>
          <w:i/>
          <w:color w:val="auto"/>
        </w:rPr>
      </w:pPr>
      <w:r w:rsidRPr="00216ABC">
        <w:rPr>
          <w:rFonts w:ascii="Times New Roman" w:hAnsi="Times New Roman" w:cs="Times New Roman"/>
          <w:b w:val="0"/>
          <w:i/>
          <w:color w:val="auto"/>
        </w:rPr>
        <w:t>Figure 6. Input Transaction Input steps</w:t>
      </w:r>
    </w:p>
    <w:p w:rsidR="003A1973" w:rsidRPr="003A1973" w:rsidRDefault="003A1973" w:rsidP="003A1973">
      <w:r>
        <w:rPr>
          <w:noProof/>
        </w:rPr>
        <w:drawing>
          <wp:anchor distT="0" distB="0" distL="114300" distR="114300" simplePos="0" relativeHeight="251731968" behindDoc="0" locked="0" layoutInCell="1" allowOverlap="1" wp14:anchorId="1089EDC8" wp14:editId="1673B8EC">
            <wp:simplePos x="0" y="0"/>
            <wp:positionH relativeFrom="column">
              <wp:posOffset>1688465</wp:posOffset>
            </wp:positionH>
            <wp:positionV relativeFrom="paragraph">
              <wp:posOffset>75565</wp:posOffset>
            </wp:positionV>
            <wp:extent cx="1579880" cy="2778125"/>
            <wp:effectExtent l="0" t="0" r="1270" b="3175"/>
            <wp:wrapNone/>
            <wp:docPr id="62" name="Picture 62" descr="C:\Users\LENOVO\Downloads\IMG_20210715_000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Users\LENOVO\Downloads\IMG_20210715_000450.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79880" cy="2778125"/>
                    </a:xfrm>
                    <a:prstGeom prst="rect">
                      <a:avLst/>
                    </a:prstGeom>
                    <a:noFill/>
                    <a:ln>
                      <a:noFill/>
                    </a:ln>
                  </pic:spPr>
                </pic:pic>
              </a:graphicData>
            </a:graphic>
          </wp:anchor>
        </w:drawing>
      </w:r>
      <w:r>
        <w:rPr>
          <w:noProof/>
        </w:rPr>
        <w:drawing>
          <wp:anchor distT="0" distB="0" distL="114300" distR="114300" simplePos="0" relativeHeight="251729920" behindDoc="0" locked="0" layoutInCell="1" allowOverlap="1" wp14:anchorId="7089F01A" wp14:editId="76CD0263">
            <wp:simplePos x="0" y="0"/>
            <wp:positionH relativeFrom="column">
              <wp:posOffset>67945</wp:posOffset>
            </wp:positionH>
            <wp:positionV relativeFrom="paragraph">
              <wp:posOffset>77470</wp:posOffset>
            </wp:positionV>
            <wp:extent cx="1531620" cy="2751455"/>
            <wp:effectExtent l="19050" t="57150" r="87630" b="48895"/>
            <wp:wrapNone/>
            <wp:docPr id="61" name="Picture 61"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IMG_20210714_233626.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31620" cy="275145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anchor>
        </w:drawing>
      </w:r>
    </w:p>
    <w:p w:rsidR="003A1973" w:rsidRDefault="003A1973" w:rsidP="003A1973"/>
    <w:p w:rsidR="003A1973" w:rsidRPr="003A1973" w:rsidRDefault="003A1973" w:rsidP="003A1973"/>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36064" behindDoc="0" locked="0" layoutInCell="1" allowOverlap="1" wp14:anchorId="31E19437" wp14:editId="35FFCC63">
            <wp:simplePos x="0" y="0"/>
            <wp:positionH relativeFrom="column">
              <wp:posOffset>1585076</wp:posOffset>
            </wp:positionH>
            <wp:positionV relativeFrom="paragraph">
              <wp:posOffset>-13335</wp:posOffset>
            </wp:positionV>
            <wp:extent cx="1602105" cy="2778125"/>
            <wp:effectExtent l="0" t="0" r="0" b="3175"/>
            <wp:wrapNone/>
            <wp:docPr id="64" name="Picture 64" descr="C:\Users\LENOVO\Downloads\IMG_20210715_000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Users\LENOVO\Downloads\IMG_20210715_000903.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pic:spPr>
                </pic:pic>
              </a:graphicData>
            </a:graphic>
          </wp:anchor>
        </w:drawing>
      </w:r>
      <w:r>
        <w:rPr>
          <w:noProof/>
        </w:rPr>
        <w:drawing>
          <wp:anchor distT="0" distB="0" distL="114300" distR="114300" simplePos="0" relativeHeight="251734016" behindDoc="0" locked="0" layoutInCell="1" allowOverlap="1" wp14:anchorId="3150B39A" wp14:editId="0006F949">
            <wp:simplePos x="0" y="0"/>
            <wp:positionH relativeFrom="column">
              <wp:posOffset>-52070</wp:posOffset>
            </wp:positionH>
            <wp:positionV relativeFrom="paragraph">
              <wp:posOffset>-10795</wp:posOffset>
            </wp:positionV>
            <wp:extent cx="1579880" cy="2778125"/>
            <wp:effectExtent l="0" t="0" r="1270" b="3175"/>
            <wp:wrapNone/>
            <wp:docPr id="63" name="Picture 63" descr="C:\Users\LENOVO\Downloads\IMG_20210715_000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Users\LENOVO\Downloads\IMG_20210715_000757.jpg"/>
                    <pic:cNvPicPr>
                      <a:picLocks noChangeAspect="1"/>
                    </pic:cNvPicPr>
                  </pic:nvPicPr>
                  <pic:blipFill rotWithShape="1">
                    <a:blip r:embed="rId44" cstate="print">
                      <a:extLst>
                        <a:ext uri="{28A0092B-C50C-407E-A947-70E740481C1C}">
                          <a14:useLocalDpi xmlns:a14="http://schemas.microsoft.com/office/drawing/2010/main" val="0"/>
                        </a:ext>
                      </a:extLst>
                    </a:blip>
                    <a:srcRect t="3268"/>
                    <a:stretch/>
                  </pic:blipFill>
                  <pic:spPr bwMode="auto">
                    <a:xfrm>
                      <a:off x="0" y="0"/>
                      <a:ext cx="1579880" cy="2778125"/>
                    </a:xfrm>
                    <a:prstGeom prst="rect">
                      <a:avLst/>
                    </a:prstGeom>
                    <a:noFill/>
                    <a:ln>
                      <a:noFill/>
                    </a:ln>
                    <a:extLst>
                      <a:ext uri="{53640926-AAD7-44D8-BBD7-CCE9431645EC}">
                        <a14:shadowObscured xmlns:a14="http://schemas.microsoft.com/office/drawing/2010/main"/>
                      </a:ext>
                    </a:extLst>
                  </pic:spPr>
                </pic:pic>
              </a:graphicData>
            </a:graphic>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Figure 8. Step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Transactions Spending</w:t>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3" w:name="_3whwml4" w:colFirst="0" w:colLast="0"/>
      <w:bookmarkEnd w:id="13"/>
      <w:r w:rsidRPr="009057F6">
        <w:rPr>
          <w:rFonts w:ascii="Times New Roman" w:eastAsia="Times New Roman" w:hAnsi="Times New Roman" w:cs="Times New Roman"/>
          <w:sz w:val="20"/>
          <w:szCs w:val="20"/>
        </w:rPr>
        <w:t>Step</w:t>
      </w:r>
      <w:r w:rsidRPr="009057F6">
        <w:rPr>
          <w:rFonts w:ascii="Times New Roman" w:eastAsia="Times New Roman" w:hAnsi="Times New Roman" w:cs="Times New Roman"/>
          <w:i/>
          <w:sz w:val="20"/>
          <w:szCs w:val="20"/>
        </w:rPr>
        <w:t xml:space="preserve"> Input</w:t>
      </w:r>
      <w:r w:rsidRPr="009057F6">
        <w:rPr>
          <w:rFonts w:ascii="Times New Roman" w:eastAsia="Times New Roman" w:hAnsi="Times New Roman" w:cs="Times New Roman"/>
          <w:sz w:val="20"/>
          <w:szCs w:val="20"/>
        </w:rPr>
        <w:t xml:space="preserve"> TransactionsSpending</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4" w:name="_2bn6wsx" w:colFirst="0" w:colLast="0"/>
      <w:bookmarkEnd w:id="14"/>
      <w:r w:rsidRPr="009057F6">
        <w:rPr>
          <w:rFonts w:ascii="Times New Roman" w:eastAsia="Times New Roman" w:hAnsi="Times New Roman" w:cs="Times New Roman"/>
          <w:sz w:val="20"/>
          <w:szCs w:val="20"/>
        </w:rPr>
        <w:t>Cash Open Books app AKPHB</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5" w:name="_qsh70q" w:colFirst="0" w:colLast="0"/>
      <w:bookmarkEnd w:id="15"/>
      <w:r w:rsidRPr="009057F6">
        <w:rPr>
          <w:rFonts w:ascii="Times New Roman" w:eastAsia="Times New Roman" w:hAnsi="Times New Roman" w:cs="Times New Roman"/>
          <w:sz w:val="20"/>
          <w:szCs w:val="20"/>
        </w:rPr>
        <w:t>Click (+ Transaction) and select expense</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information (salary fee/ electricity fee/ telephone fee/ cash purchase/ credit settlement/ private/ others)</w:t>
      </w:r>
    </w:p>
    <w:p w:rsidR="009057F6" w:rsidRPr="009057F6" w:rsidRDefault="009057F6" w:rsidP="009057F6">
      <w:pPr>
        <w:numPr>
          <w:ilvl w:val="0"/>
          <w:numId w:val="24"/>
        </w:num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ill in the date, note and nominal of the transaction and save the</w:t>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6" w:name="_3as4poj" w:colFirst="0" w:colLast="0"/>
      <w:bookmarkEnd w:id="16"/>
      <w:r w:rsidRPr="009057F6">
        <w:rPr>
          <w:rFonts w:ascii="Times New Roman" w:eastAsia="Times New Roman" w:hAnsi="Times New Roman" w:cs="Times New Roman"/>
          <w:sz w:val="20"/>
          <w:szCs w:val="20"/>
        </w:rPr>
        <w:t xml:space="preserve">Steps for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Debt and Receivable Transactions</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payables and receivables</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 Accounts Payable) and enter customer data by clicking "select customer record customer debt/receivable"</w:t>
      </w:r>
    </w:p>
    <w:p w:rsidR="009057F6" w:rsidRPr="009057F6" w:rsidRDefault="00C6687C" w:rsidP="009057F6">
      <w:pPr>
        <w:numPr>
          <w:ilvl w:val="0"/>
          <w:numId w:val="18"/>
        </w:num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05504" behindDoc="0" locked="0" layoutInCell="1" allowOverlap="1" wp14:anchorId="5B6495FE" wp14:editId="3CDB1E38">
            <wp:simplePos x="0" y="0"/>
            <wp:positionH relativeFrom="column">
              <wp:posOffset>114935</wp:posOffset>
            </wp:positionH>
            <wp:positionV relativeFrom="paragraph">
              <wp:posOffset>603250</wp:posOffset>
            </wp:positionV>
            <wp:extent cx="1602105" cy="2778125"/>
            <wp:effectExtent l="19050" t="57150" r="93345" b="60325"/>
            <wp:wrapNone/>
            <wp:docPr id="66" name="Picture 66"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LENOVO\Downloads\IMG_20210714_161200.jp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800" behindDoc="0" locked="0" layoutInCell="1" allowOverlap="1" wp14:anchorId="18E13026" wp14:editId="1200D535">
            <wp:simplePos x="0" y="0"/>
            <wp:positionH relativeFrom="column">
              <wp:posOffset>1790700</wp:posOffset>
            </wp:positionH>
            <wp:positionV relativeFrom="paragraph">
              <wp:posOffset>603885</wp:posOffset>
            </wp:positionV>
            <wp:extent cx="1602105" cy="2778125"/>
            <wp:effectExtent l="19050" t="57150" r="93345" b="60325"/>
            <wp:wrapNone/>
            <wp:docPr id="67" name="Picture 67" descr="C:\Users\LENOVO\Pictures\BUKU KAS AKPHB\IMG_20210715_0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LENOVO\Pictures\BUKU KAS AKPHB\IMG_20210715_052005.jp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9057F6" w:rsidRPr="009057F6">
        <w:rPr>
          <w:rFonts w:ascii="Times New Roman" w:eastAsia="Times New Roman" w:hAnsi="Times New Roman" w:cs="Times New Roman"/>
          <w:sz w:val="20"/>
          <w:szCs w:val="20"/>
        </w:rPr>
        <w:t xml:space="preserve">If the customer's name is not yet in the customer list then click the (+) sign and enter customer data (name ,number </w:t>
      </w:r>
      <w:r w:rsidR="009057F6" w:rsidRPr="009057F6">
        <w:rPr>
          <w:rFonts w:ascii="Times New Roman" w:eastAsia="Times New Roman" w:hAnsi="Times New Roman" w:cs="Times New Roman"/>
          <w:i/>
          <w:sz w:val="20"/>
          <w:szCs w:val="20"/>
        </w:rPr>
        <w:t>mobile</w:t>
      </w:r>
      <w:r w:rsidR="009057F6" w:rsidRPr="009057F6">
        <w:rPr>
          <w:rFonts w:ascii="Times New Roman" w:eastAsia="Times New Roman" w:hAnsi="Times New Roman" w:cs="Times New Roman"/>
          <w:sz w:val="20"/>
          <w:szCs w:val="20"/>
        </w:rPr>
        <w:t>, address, business name (optional)) and save</w:t>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8160" behindDoc="0" locked="0" layoutInCell="1" hidden="0" allowOverlap="1" wp14:anchorId="59D5C8F5" wp14:editId="798B4521">
            <wp:simplePos x="0" y="0"/>
            <wp:positionH relativeFrom="column">
              <wp:posOffset>-1092199</wp:posOffset>
            </wp:positionH>
            <wp:positionV relativeFrom="paragraph">
              <wp:posOffset>177800</wp:posOffset>
            </wp:positionV>
            <wp:extent cx="6689725" cy="12700"/>
            <wp:effectExtent l="0" t="0" r="0" b="0"/>
            <wp:wrapNone/>
            <wp:docPr id="2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7"/>
                    <a:srcRect/>
                    <a:stretch>
                      <a:fillRect/>
                    </a:stretch>
                  </pic:blipFill>
                  <pic:spPr>
                    <a:xfrm>
                      <a:off x="0" y="0"/>
                      <a:ext cx="6689725" cy="12700"/>
                    </a:xfrm>
                    <a:prstGeom prst="rect">
                      <a:avLst/>
                    </a:prstGeom>
                    <a:ln/>
                  </pic:spPr>
                </pic:pic>
              </a:graphicData>
            </a:graphic>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9184" behindDoc="0" locked="0" layoutInCell="1" hidden="0" allowOverlap="1" wp14:anchorId="31F48286" wp14:editId="0C40138B">
            <wp:simplePos x="0" y="0"/>
            <wp:positionH relativeFrom="column">
              <wp:posOffset>508000</wp:posOffset>
            </wp:positionH>
            <wp:positionV relativeFrom="paragraph">
              <wp:posOffset>2933700</wp:posOffset>
            </wp:positionV>
            <wp:extent cx="5046345" cy="12700"/>
            <wp:effectExtent l="0" t="0" r="0" b="0"/>
            <wp:wrapNone/>
            <wp:docPr id="1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8"/>
                    <a:srcRect/>
                    <a:stretch>
                      <a:fillRect/>
                    </a:stretch>
                  </pic:blipFill>
                  <pic:spPr>
                    <a:xfrm>
                      <a:off x="0" y="0"/>
                      <a:ext cx="5046345" cy="12700"/>
                    </a:xfrm>
                    <a:prstGeom prst="rect">
                      <a:avLst/>
                    </a:prstGeom>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C6687C"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42208" behindDoc="0" locked="0" layoutInCell="1" allowOverlap="1" wp14:anchorId="7515FDA4" wp14:editId="67B067A6">
            <wp:simplePos x="0" y="0"/>
            <wp:positionH relativeFrom="column">
              <wp:posOffset>38735</wp:posOffset>
            </wp:positionH>
            <wp:positionV relativeFrom="paragraph">
              <wp:posOffset>19050</wp:posOffset>
            </wp:positionV>
            <wp:extent cx="1592580" cy="2778125"/>
            <wp:effectExtent l="19050" t="57150" r="102870" b="60325"/>
            <wp:wrapNone/>
            <wp:docPr id="68" name="Picture 68" descr="C:\Users\LENOVO\Pictures\BUKU KAS AKPHB\IMG_20210715_05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LENOVO\Pictures\BUKU KAS AKPHB\IMG_20210715_052036.jp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92580"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4256" behindDoc="0" locked="0" layoutInCell="1" allowOverlap="1" wp14:anchorId="1782BB75" wp14:editId="0D5E48A8">
            <wp:simplePos x="0" y="0"/>
            <wp:positionH relativeFrom="column">
              <wp:posOffset>1696085</wp:posOffset>
            </wp:positionH>
            <wp:positionV relativeFrom="paragraph">
              <wp:posOffset>19685</wp:posOffset>
            </wp:positionV>
            <wp:extent cx="1592580" cy="2778125"/>
            <wp:effectExtent l="19050" t="57150" r="102870" b="60325"/>
            <wp:wrapNone/>
            <wp:docPr id="69" name="Picture 69" descr="C:\Users\LENOVO\Pictures\BUKU KAS AKPHB\IMG_20210715_052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Users\LENOVO\Pictures\BUKU KAS AKPHB\IMG_20210715_052103.jpg"/>
                    <pic:cNvPicPr>
                      <a:picLocks noChangeAspect="1"/>
                    </pic:cNvPicPr>
                  </pic:nvPicPr>
                  <pic:blipFill rotWithShape="1">
                    <a:blip r:embed="rId50" cstate="print">
                      <a:extLst>
                        <a:ext uri="{28A0092B-C50C-407E-A947-70E740481C1C}">
                          <a14:useLocalDpi xmlns:a14="http://schemas.microsoft.com/office/drawing/2010/main" val="0"/>
                        </a:ext>
                      </a:extLst>
                    </a:blip>
                    <a:srcRect t="3791"/>
                    <a:stretch/>
                  </pic:blipFill>
                  <pic:spPr bwMode="auto">
                    <a:xfrm>
                      <a:off x="0" y="0"/>
                      <a:ext cx="1592580" cy="2778125"/>
                    </a:xfrm>
                    <a:prstGeom prst="rect">
                      <a:avLst/>
                    </a:prstGeom>
                    <a:noFill/>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Pr="009057F6"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3A1973">
      <w:pPr>
        <w:spacing w:line="360" w:lineRule="auto"/>
        <w:jc w:val="both"/>
        <w:rPr>
          <w:rFonts w:ascii="Times New Roman" w:hAnsi="Times New Roman" w:cs="Times New Roman"/>
          <w:i/>
        </w:rPr>
      </w:pPr>
      <w:r>
        <w:rPr>
          <w:noProof/>
        </w:rPr>
        <w:drawing>
          <wp:anchor distT="0" distB="0" distL="114300" distR="114300" simplePos="0" relativeHeight="251746304" behindDoc="0" locked="0" layoutInCell="1" hidden="0" allowOverlap="1" wp14:anchorId="75853ADF" wp14:editId="1330689D">
            <wp:simplePos x="0" y="0"/>
            <wp:positionH relativeFrom="column">
              <wp:posOffset>-1092199</wp:posOffset>
            </wp:positionH>
            <wp:positionV relativeFrom="paragraph">
              <wp:posOffset>177800</wp:posOffset>
            </wp:positionV>
            <wp:extent cx="6689725" cy="12700"/>
            <wp:effectExtent l="0" t="0" r="0" b="0"/>
            <wp:wrapNone/>
            <wp:docPr id="4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7"/>
                    <a:srcRect/>
                    <a:stretch>
                      <a:fillRect/>
                    </a:stretch>
                  </pic:blipFill>
                  <pic:spPr>
                    <a:xfrm>
                      <a:off x="0" y="0"/>
                      <a:ext cx="6689725" cy="12700"/>
                    </a:xfrm>
                    <a:prstGeom prst="rect">
                      <a:avLst/>
                    </a:prstGeom>
                    <a:ln/>
                  </pic:spPr>
                </pic:pic>
              </a:graphicData>
            </a:graphic>
          </wp:anchor>
        </w:drawing>
      </w:r>
      <w:r>
        <w:rPr>
          <w:noProof/>
        </w:rPr>
        <w:drawing>
          <wp:anchor distT="0" distB="0" distL="114300" distR="114300" simplePos="0" relativeHeight="251747328" behindDoc="0" locked="0" layoutInCell="1" hidden="0" allowOverlap="1" wp14:anchorId="4329FC38" wp14:editId="3CBDB820">
            <wp:simplePos x="0" y="0"/>
            <wp:positionH relativeFrom="column">
              <wp:posOffset>508000</wp:posOffset>
            </wp:positionH>
            <wp:positionV relativeFrom="paragraph">
              <wp:posOffset>2933700</wp:posOffset>
            </wp:positionV>
            <wp:extent cx="5046345" cy="12700"/>
            <wp:effectExtent l="0" t="0" r="0" b="0"/>
            <wp:wrapNone/>
            <wp:docPr id="4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8"/>
                    <a:srcRect/>
                    <a:stretch>
                      <a:fillRect/>
                    </a:stretch>
                  </pic:blipFill>
                  <pic:spPr>
                    <a:xfrm>
                      <a:off x="0" y="0"/>
                      <a:ext cx="5046345" cy="12700"/>
                    </a:xfrm>
                    <a:prstGeom prst="rect">
                      <a:avLst/>
                    </a:prstGeom>
                    <a:ln/>
                  </pic:spPr>
                </pic:pic>
              </a:graphicData>
            </a:graphic>
          </wp:anchor>
        </w:drawing>
      </w:r>
      <w:r w:rsidRPr="00993B6D">
        <w:rPr>
          <w:rFonts w:ascii="Times New Roman" w:hAnsi="Times New Roman" w:cs="Times New Roman"/>
          <w:i/>
        </w:rPr>
        <w:t xml:space="preserve">Figure 7 </w:t>
      </w:r>
      <w:r w:rsidRPr="00993B6D">
        <w:rPr>
          <w:rFonts w:ascii="Times New Roman" w:hAnsi="Times New Roman" w:cs="Times New Roman"/>
          <w:i/>
        </w:rPr>
        <w:fldChar w:fldCharType="begin"/>
      </w:r>
      <w:r w:rsidRPr="00993B6D">
        <w:rPr>
          <w:rFonts w:ascii="Times New Roman" w:hAnsi="Times New Roman" w:cs="Times New Roman"/>
          <w:i/>
        </w:rPr>
        <w:instrText xml:space="preserve"> SEQ Figure_7 \* ARABIC </w:instrText>
      </w:r>
      <w:r w:rsidRPr="00993B6D">
        <w:rPr>
          <w:rFonts w:ascii="Times New Roman" w:hAnsi="Times New Roman" w:cs="Times New Roman"/>
          <w:i/>
        </w:rPr>
        <w:fldChar w:fldCharType="separate"/>
      </w:r>
      <w:r w:rsidRPr="00993B6D">
        <w:rPr>
          <w:rFonts w:ascii="Times New Roman" w:hAnsi="Times New Roman" w:cs="Times New Roman"/>
          <w:i/>
          <w:noProof/>
        </w:rPr>
        <w:t>1</w:t>
      </w:r>
      <w:r w:rsidRPr="00993B6D">
        <w:rPr>
          <w:rFonts w:ascii="Times New Roman" w:hAnsi="Times New Roman" w:cs="Times New Roman"/>
          <w:i/>
        </w:rPr>
        <w:fldChar w:fldCharType="end"/>
      </w:r>
      <w:r w:rsidRPr="00993B6D">
        <w:rPr>
          <w:rFonts w:ascii="Times New Roman" w:hAnsi="Times New Roman" w:cs="Times New Roman"/>
          <w:i/>
        </w:rPr>
        <w:t>. Input Steps For Debt and Receivable Transactions</w:t>
      </w:r>
    </w:p>
    <w:p w:rsidR="009057F6" w:rsidRDefault="009057F6"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1424" behindDoc="0" locked="0" layoutInCell="1" allowOverlap="1" wp14:anchorId="554D7DEA" wp14:editId="18E44F21">
            <wp:simplePos x="0" y="0"/>
            <wp:positionH relativeFrom="column">
              <wp:posOffset>1762018</wp:posOffset>
            </wp:positionH>
            <wp:positionV relativeFrom="paragraph">
              <wp:posOffset>14844</wp:posOffset>
            </wp:positionV>
            <wp:extent cx="1484415" cy="2612452"/>
            <wp:effectExtent l="0" t="0" r="1905" b="0"/>
            <wp:wrapNone/>
            <wp:docPr id="72" name="Picture 72" descr="C:\Users\LENOVO\Pictures\BUKU KAS AKPHB\IMG_20210715_052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LENOVO\Pictures\BUKU KAS AKPHB\IMG_20210715_052413.jpg"/>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84380" cy="2612390"/>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49376" behindDoc="0" locked="0" layoutInCell="1" allowOverlap="1" wp14:anchorId="09BC65A8" wp14:editId="1B948825">
            <wp:simplePos x="0" y="0"/>
            <wp:positionH relativeFrom="column">
              <wp:posOffset>194310</wp:posOffset>
            </wp:positionH>
            <wp:positionV relativeFrom="paragraph">
              <wp:posOffset>14605</wp:posOffset>
            </wp:positionV>
            <wp:extent cx="1483995" cy="2606675"/>
            <wp:effectExtent l="0" t="0" r="1905" b="3175"/>
            <wp:wrapNone/>
            <wp:docPr id="71" name="Picture 71" descr="C:\Users\LENOVO\Pictures\BUKU KAS AKPHB\IMG_20210715_052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Users\LENOVO\Pictures\BUKU KAS AKPHB\IMG_20210715_052134.jpg"/>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83995"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3472" behindDoc="0" locked="0" layoutInCell="1" allowOverlap="1" wp14:anchorId="2C37AA11" wp14:editId="6E84119C">
            <wp:simplePos x="0" y="0"/>
            <wp:positionH relativeFrom="column">
              <wp:posOffset>1066165</wp:posOffset>
            </wp:positionH>
            <wp:positionV relativeFrom="paragraph">
              <wp:posOffset>95885</wp:posOffset>
            </wp:positionV>
            <wp:extent cx="1631950" cy="2614930"/>
            <wp:effectExtent l="0" t="0" r="6350" b="0"/>
            <wp:wrapNone/>
            <wp:docPr id="73" name="Picture 73" descr="C:\Users\LENOVO\Pictures\BUKU KAS AKPHB\IMG_20210715_05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Users\LENOVO\Pictures\BUKU KAS AKPHB\IMG_20210715_052501.jpg"/>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1950" cy="2614930"/>
                    </a:xfrm>
                    <a:prstGeom prst="rect">
                      <a:avLst/>
                    </a:prstGeom>
                    <a:noFill/>
                    <a:ln>
                      <a:noFill/>
                    </a:ln>
                  </pic:spPr>
                </pic:pic>
              </a:graphicData>
            </a:graphic>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Pr="00993B6D" w:rsidRDefault="003A1973" w:rsidP="003A1973">
      <w:pPr>
        <w:pStyle w:val="Caption"/>
        <w:ind w:firstLine="720"/>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8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8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Customer Data Input Steps</w:t>
      </w:r>
    </w:p>
    <w:p w:rsidR="003A1973" w:rsidRPr="009057F6" w:rsidRDefault="003A1973"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the customer's name is already in the customer list then click the name of the customer whose payables or receivables will be recorded</w:t>
      </w:r>
    </w:p>
    <w:p w:rsidR="009057F6" w:rsidRPr="00815D29" w:rsidRDefault="009057F6" w:rsidP="00815D29">
      <w:pPr>
        <w:numPr>
          <w:ilvl w:val="0"/>
          <w:numId w:val="18"/>
        </w:numPr>
        <w:spacing w:line="240" w:lineRule="auto"/>
        <w:jc w:val="both"/>
        <w:rPr>
          <w:rFonts w:ascii="Times New Roman" w:eastAsia="Times New Roman" w:hAnsi="Times New Roman" w:cs="Times New Roman"/>
          <w:sz w:val="20"/>
          <w:szCs w:val="20"/>
        </w:rPr>
      </w:pPr>
      <w:bookmarkStart w:id="17" w:name="_1pxezwc" w:colFirst="0" w:colLast="0"/>
      <w:bookmarkEnd w:id="17"/>
      <w:r w:rsidRPr="009057F6">
        <w:rPr>
          <w:rFonts w:ascii="Times New Roman" w:eastAsia="Times New Roman" w:hAnsi="Times New Roman" w:cs="Times New Roman"/>
          <w:sz w:val="20"/>
          <w:szCs w:val="20"/>
        </w:rPr>
        <w:t>Click 'funds to outside' (debt) and 'incoming fund' (receivable) and fill in the payable/receivable date, notes, nominal and due date and click save</w:t>
      </w:r>
      <w:r w:rsidRPr="009057F6">
        <w:rPr>
          <w:rFonts w:ascii="Times New Roman" w:hAnsi="Times New Roman" w:cs="Times New Roman"/>
          <w:noProof/>
          <w:sz w:val="20"/>
          <w:szCs w:val="20"/>
        </w:rPr>
        <w:drawing>
          <wp:anchor distT="0" distB="0" distL="114300" distR="114300" simplePos="0" relativeHeight="251677696" behindDoc="0" locked="0" layoutInCell="1" hidden="0" allowOverlap="1" wp14:anchorId="5BA479CB" wp14:editId="4FE13EC8">
            <wp:simplePos x="0" y="0"/>
            <wp:positionH relativeFrom="column">
              <wp:posOffset>508000</wp:posOffset>
            </wp:positionH>
            <wp:positionV relativeFrom="paragraph">
              <wp:posOffset>2882900</wp:posOffset>
            </wp:positionV>
            <wp:extent cx="5034915" cy="12700"/>
            <wp:effectExtent l="0" t="0" r="0" b="0"/>
            <wp:wrapNone/>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4"/>
                    <a:srcRect/>
                    <a:stretch>
                      <a:fillRect/>
                    </a:stretch>
                  </pic:blipFill>
                  <pic:spPr>
                    <a:xfrm>
                      <a:off x="0" y="0"/>
                      <a:ext cx="5034915" cy="12700"/>
                    </a:xfrm>
                    <a:prstGeom prst="rect">
                      <a:avLst/>
                    </a:prstGeom>
                    <a:ln/>
                  </pic:spPr>
                </pic:pic>
              </a:graphicData>
            </a:graphic>
          </wp:anchor>
        </w:drawing>
      </w:r>
    </w:p>
    <w:p w:rsidR="009057F6" w:rsidRPr="009057F6" w:rsidRDefault="009057F6" w:rsidP="007E343B">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50208" behindDoc="0" locked="0" layoutInCell="1" hidden="0" allowOverlap="1" wp14:anchorId="0F3256ED" wp14:editId="193D7487">
            <wp:simplePos x="0" y="0"/>
            <wp:positionH relativeFrom="column">
              <wp:posOffset>-825499</wp:posOffset>
            </wp:positionH>
            <wp:positionV relativeFrom="paragraph">
              <wp:posOffset>330200</wp:posOffset>
            </wp:positionV>
            <wp:extent cx="6701155" cy="12700"/>
            <wp:effectExtent l="0" t="0" r="0" b="0"/>
            <wp:wrapNone/>
            <wp:docPr id="2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55"/>
                    <a:srcRect/>
                    <a:stretch>
                      <a:fillRect/>
                    </a:stretch>
                  </pic:blipFill>
                  <pic:spPr>
                    <a:xfrm>
                      <a:off x="0" y="0"/>
                      <a:ext cx="6701155" cy="12700"/>
                    </a:xfrm>
                    <a:prstGeom prst="rect">
                      <a:avLst/>
                    </a:prstGeom>
                    <a:ln/>
                  </pic:spPr>
                </pic:pic>
              </a:graphicData>
            </a:graphic>
          </wp:anchor>
        </w:drawing>
      </w:r>
    </w:p>
    <w:p w:rsidR="003A1973" w:rsidRDefault="003A1973" w:rsidP="009057F6">
      <w:pPr>
        <w:spacing w:after="160" w:line="240" w:lineRule="auto"/>
        <w:jc w:val="both"/>
        <w:rPr>
          <w:rFonts w:ascii="Times New Roman" w:eastAsia="Times New Roman" w:hAnsi="Times New Roman" w:cs="Times New Roman"/>
          <w:sz w:val="20"/>
          <w:szCs w:val="20"/>
        </w:rPr>
      </w:pPr>
      <w:bookmarkStart w:id="18" w:name="_49x2ik5" w:colFirst="0" w:colLast="0"/>
      <w:bookmarkEnd w:id="18"/>
      <w:r>
        <w:rPr>
          <w:noProof/>
        </w:rPr>
        <w:drawing>
          <wp:anchor distT="0" distB="0" distL="114300" distR="114300" simplePos="0" relativeHeight="251661824" behindDoc="0" locked="0" layoutInCell="1" allowOverlap="1" wp14:anchorId="65AC1BE2" wp14:editId="16B699D3">
            <wp:simplePos x="0" y="0"/>
            <wp:positionH relativeFrom="column">
              <wp:posOffset>1707095</wp:posOffset>
            </wp:positionH>
            <wp:positionV relativeFrom="paragraph">
              <wp:posOffset>2969</wp:posOffset>
            </wp:positionV>
            <wp:extent cx="1484416" cy="2363189"/>
            <wp:effectExtent l="0" t="0" r="1905" b="0"/>
            <wp:wrapNone/>
            <wp:docPr id="80" name="Picture 80" descr="C:\Users\LENOVO\Pictures\BUKU KAS AKPHB\IMG_20210715_052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LENOVO\Pictures\BUKU KAS AKPHB\IMG_20210715_052927.jpg"/>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82598" cy="2360295"/>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55520" behindDoc="0" locked="0" layoutInCell="1" allowOverlap="1" wp14:anchorId="7637FCA1" wp14:editId="5CE3A98B">
            <wp:simplePos x="0" y="0"/>
            <wp:positionH relativeFrom="column">
              <wp:posOffset>103926</wp:posOffset>
            </wp:positionH>
            <wp:positionV relativeFrom="paragraph">
              <wp:posOffset>2969</wp:posOffset>
            </wp:positionV>
            <wp:extent cx="1555667" cy="2358997"/>
            <wp:effectExtent l="0" t="0" r="6985" b="3810"/>
            <wp:wrapNone/>
            <wp:docPr id="79" name="Picture 79" descr="C:\Users\LENOVO\Pictures\BUKU KAS AKPHB\IMG_20210715_052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Users\LENOVO\Pictures\BUKU KAS AKPHB\IMG_20210715_052711.jpg"/>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56523" cy="2360295"/>
                    </a:xfrm>
                    <a:prstGeom prst="rect">
                      <a:avLst/>
                    </a:prstGeom>
                    <a:noFill/>
                    <a:ln>
                      <a:noFill/>
                    </a:ln>
                  </pic:spPr>
                </pic:pic>
              </a:graphicData>
            </a:graphic>
            <wp14:sizeRelH relativeFrom="margin">
              <wp14:pctWidth>0</wp14:pctWidth>
            </wp14:sizeRelH>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536615"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59616" behindDoc="0" locked="0" layoutInCell="1" allowOverlap="1" wp14:anchorId="24EC197B" wp14:editId="109A5150">
            <wp:simplePos x="0" y="0"/>
            <wp:positionH relativeFrom="column">
              <wp:posOffset>709567</wp:posOffset>
            </wp:positionH>
            <wp:positionV relativeFrom="paragraph">
              <wp:posOffset>137308</wp:posOffset>
            </wp:positionV>
            <wp:extent cx="1638795" cy="2363190"/>
            <wp:effectExtent l="0" t="0" r="0" b="0"/>
            <wp:wrapNone/>
            <wp:docPr id="81" name="Picture 81" descr="C:\Users\LENOVO\Pictures\BUKU KAS AKPHB\IMG_20210715_053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Users\LENOVO\Pictures\BUKU KAS AKPHB\IMG_20210715_053117.jpg"/>
                    <pic:cNvPicPr>
                      <a:picLocks noChangeAspect="1"/>
                    </pic:cNvPicPr>
                  </pic:nvPicPr>
                  <pic:blipFill rotWithShape="1">
                    <a:blip r:embed="rId58" cstate="print">
                      <a:extLst>
                        <a:ext uri="{28A0092B-C50C-407E-A947-70E740481C1C}">
                          <a14:useLocalDpi xmlns:a14="http://schemas.microsoft.com/office/drawing/2010/main" val="0"/>
                        </a:ext>
                      </a:extLst>
                    </a:blip>
                    <a:srcRect t="3137"/>
                    <a:stretch/>
                  </pic:blipFill>
                  <pic:spPr bwMode="auto">
                    <a:xfrm>
                      <a:off x="0" y="0"/>
                      <a:ext cx="1636787" cy="2360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Pr="00536615" w:rsidRDefault="00536615" w:rsidP="00536615">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Figure 10</w:t>
      </w:r>
      <w:r w:rsidRPr="00993B6D">
        <w:rPr>
          <w:rFonts w:ascii="Times New Roman" w:hAnsi="Times New Roman" w:cs="Times New Roman"/>
          <w:b w:val="0"/>
          <w:i/>
          <w:color w:val="auto"/>
        </w:rPr>
        <w:t>. Steps For Input Expenditure Transaction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ownload Report</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Report'</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report to be downloaded</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cash report then select 'Cash Report' and set the report to download (group/ungroup and report period to be downloaded) and click 'generate report'</w:t>
      </w:r>
    </w:p>
    <w:p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1664" behindDoc="0" locked="0" layoutInCell="1" allowOverlap="1" wp14:anchorId="0B2E246F" wp14:editId="04387CE9">
            <wp:simplePos x="0" y="0"/>
            <wp:positionH relativeFrom="column">
              <wp:posOffset>-184785</wp:posOffset>
            </wp:positionH>
            <wp:positionV relativeFrom="paragraph">
              <wp:posOffset>103505</wp:posOffset>
            </wp:positionV>
            <wp:extent cx="1641475" cy="2825750"/>
            <wp:effectExtent l="0" t="0" r="0" b="0"/>
            <wp:wrapNone/>
            <wp:docPr id="83" name="Picture 83" descr="C:\Users\LENOVO\Pictures\BUKU KAS AKPHB\IMG_20210715_05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Users\LENOVO\Pictures\BUKU KAS AKPHB\IMG_20210715_055150.jpg"/>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1641475" cy="2825750"/>
                    </a:xfrm>
                    <a:prstGeom prst="rect">
                      <a:avLst/>
                    </a:prstGeom>
                    <a:noFill/>
                    <a:ln>
                      <a:noFill/>
                    </a:ln>
                  </pic:spPr>
                </pic:pic>
              </a:graphicData>
            </a:graphic>
            <wp14:sizeRelV relativeFrom="margin">
              <wp14:pctHeight>0</wp14:pctHeight>
            </wp14:sizeRelV>
          </wp:anchor>
        </w:drawing>
      </w:r>
      <w:r w:rsidR="00E27320">
        <w:rPr>
          <w:noProof/>
        </w:rPr>
        <w:drawing>
          <wp:anchor distT="0" distB="0" distL="114300" distR="114300" simplePos="0" relativeHeight="251706880" behindDoc="0" locked="0" layoutInCell="1" allowOverlap="1" wp14:anchorId="07E05FAD" wp14:editId="45C32858">
            <wp:simplePos x="0" y="0"/>
            <wp:positionH relativeFrom="column">
              <wp:posOffset>1557655</wp:posOffset>
            </wp:positionH>
            <wp:positionV relativeFrom="paragraph">
              <wp:posOffset>96520</wp:posOffset>
            </wp:positionV>
            <wp:extent cx="1643553" cy="2823702"/>
            <wp:effectExtent l="0" t="0" r="0" b="0"/>
            <wp:wrapNone/>
            <wp:docPr id="84" name="Picture 84" descr="C:\Users\LENOVO\Pictures\BUKU KAS AKPHB\IMG_20210715_061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Users\LENOVO\Pictures\BUKU KAS AKPHB\IMG_20210715_061014.jp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43553" cy="2823702"/>
                    </a:xfrm>
                    <a:prstGeom prst="rect">
                      <a:avLst/>
                    </a:prstGeom>
                    <a:noFill/>
                    <a:ln>
                      <a:noFill/>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1792" behindDoc="0" locked="0" layoutInCell="1" hidden="0" allowOverlap="1" wp14:anchorId="061CAE2C" wp14:editId="155271F4">
            <wp:simplePos x="0" y="0"/>
            <wp:positionH relativeFrom="column">
              <wp:posOffset>-228599</wp:posOffset>
            </wp:positionH>
            <wp:positionV relativeFrom="paragraph">
              <wp:posOffset>127000</wp:posOffset>
            </wp:positionV>
            <wp:extent cx="5022850" cy="12700"/>
            <wp:effectExtent l="0" t="0" r="0" b="0"/>
            <wp:wrapNone/>
            <wp:docPr id="1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1"/>
                    <a:srcRect/>
                    <a:stretch>
                      <a:fillRect/>
                    </a:stretch>
                  </pic:blipFill>
                  <pic:spPr>
                    <a:xfrm>
                      <a:off x="0" y="0"/>
                      <a:ext cx="5022850" cy="12700"/>
                    </a:xfrm>
                    <a:prstGeom prst="rect">
                      <a:avLst/>
                    </a:prstGeom>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815D29" w:rsidRPr="009057F6" w:rsidRDefault="00815D29" w:rsidP="009057F6">
      <w:pPr>
        <w:spacing w:line="240" w:lineRule="auto"/>
        <w:ind w:left="720"/>
        <w:jc w:val="both"/>
        <w:rPr>
          <w:rFonts w:ascii="Times New Roman" w:eastAsia="Times New Roman" w:hAnsi="Times New Roman" w:cs="Times New Roman"/>
          <w:sz w:val="20"/>
          <w:szCs w:val="20"/>
        </w:rPr>
      </w:pPr>
    </w:p>
    <w:p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1936" behindDoc="0" locked="0" layoutInCell="1" allowOverlap="1" wp14:anchorId="49221F93" wp14:editId="3D2235B3">
            <wp:simplePos x="0" y="0"/>
            <wp:positionH relativeFrom="column">
              <wp:posOffset>707390</wp:posOffset>
            </wp:positionH>
            <wp:positionV relativeFrom="paragraph">
              <wp:posOffset>-29210</wp:posOffset>
            </wp:positionV>
            <wp:extent cx="1643380" cy="2823210"/>
            <wp:effectExtent l="0" t="0" r="0" b="0"/>
            <wp:wrapNone/>
            <wp:docPr id="85" name="Picture 85" descr="C:\Users\LENOVO\Pictures\BUKU KAS AKPHB\IMG_20210715_061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Users\LENOVO\Pictures\BUKU KAS AKPHB\IMG_20210715_061131.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43380" cy="2823210"/>
                    </a:xfrm>
                    <a:prstGeom prst="rect">
                      <a:avLst/>
                    </a:prstGeom>
                    <a:noFill/>
                    <a:ln>
                      <a:noFill/>
                    </a:ln>
                  </pic:spPr>
                </pic:pic>
              </a:graphicData>
            </a:graphic>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815D29">
      <w:pPr>
        <w:spacing w:line="240" w:lineRule="auto"/>
        <w:jc w:val="both"/>
        <w:rPr>
          <w:rFonts w:ascii="Times New Roman" w:eastAsia="Times New Roman" w:hAnsi="Times New Roman" w:cs="Times New Roman"/>
          <w:sz w:val="20"/>
          <w:szCs w:val="20"/>
        </w:rPr>
      </w:pPr>
    </w:p>
    <w:p w:rsidR="00815D29" w:rsidRDefault="00815D29" w:rsidP="00815D29">
      <w:pPr>
        <w:spacing w:line="240" w:lineRule="auto"/>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Pr="00815D29" w:rsidRDefault="00536615" w:rsidP="00815D29">
      <w:pPr>
        <w:spacing w:line="240" w:lineRule="auto"/>
        <w:ind w:left="720"/>
        <w:jc w:val="both"/>
        <w:rPr>
          <w:rFonts w:ascii="Times New Roman" w:hAnsi="Times New Roman" w:cs="Times New Roman"/>
          <w:i/>
        </w:rPr>
      </w:pPr>
      <w:r>
        <w:rPr>
          <w:rFonts w:ascii="Times New Roman" w:hAnsi="Times New Roman" w:cs="Times New Roman"/>
          <w:i/>
        </w:rPr>
        <w:t>Figure 11.</w:t>
      </w:r>
      <w:r w:rsidRPr="00993B6D">
        <w:rPr>
          <w:rFonts w:ascii="Times New Roman" w:hAnsi="Times New Roman" w:cs="Times New Roman"/>
          <w:i/>
        </w:rPr>
        <w:t xml:space="preserve"> Steps to Download Report</w:t>
      </w:r>
    </w:p>
    <w:p w:rsidR="00536615" w:rsidRDefault="00536615"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9856" behindDoc="0" locked="0" layoutInCell="1" allowOverlap="1" wp14:anchorId="1B545D9E" wp14:editId="0E982CCD">
            <wp:simplePos x="0" y="0"/>
            <wp:positionH relativeFrom="column">
              <wp:posOffset>1702641</wp:posOffset>
            </wp:positionH>
            <wp:positionV relativeFrom="paragraph">
              <wp:posOffset>-5707</wp:posOffset>
            </wp:positionV>
            <wp:extent cx="1626920" cy="2683824"/>
            <wp:effectExtent l="19050" t="57150" r="87630" b="59690"/>
            <wp:wrapNone/>
            <wp:docPr id="87" name="Picture 87" descr="C:\Users\LENOVO\Pictures\BUKU KAS AKPHB\IMG_20210715_055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Users\LENOVO\Pictures\BUKU KAS AKPHB\IMG_20210715_055051.jpg"/>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31315" cy="2691074"/>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r>
        <w:rPr>
          <w:noProof/>
        </w:rPr>
        <w:drawing>
          <wp:anchor distT="0" distB="0" distL="114300" distR="114300" simplePos="0" relativeHeight="251767808" behindDoc="0" locked="0" layoutInCell="1" allowOverlap="1" wp14:anchorId="7EFB6300" wp14:editId="0D11EF7D">
            <wp:simplePos x="0" y="0"/>
            <wp:positionH relativeFrom="column">
              <wp:posOffset>1905</wp:posOffset>
            </wp:positionH>
            <wp:positionV relativeFrom="paragraph">
              <wp:posOffset>58420</wp:posOffset>
            </wp:positionV>
            <wp:extent cx="1619885" cy="2614295"/>
            <wp:effectExtent l="19050" t="57150" r="94615" b="52705"/>
            <wp:wrapNone/>
            <wp:docPr id="88" name="Picture 8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Users\LENOVO\Downloads\IMG_20210714_161200.jpg"/>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19885" cy="2614295"/>
                    </a:xfrm>
                    <a:prstGeom prst="rect">
                      <a:avLst/>
                    </a:prstGeom>
                    <a:noFill/>
                    <a:ln>
                      <a:noFill/>
                    </a:ln>
                    <a:effectLst>
                      <a:outerShdw blurRad="50800" dist="38100" algn="l" rotWithShape="0">
                        <a:prstClr val="black">
                          <a:alpha val="40000"/>
                        </a:prstClr>
                      </a:outerShdw>
                    </a:effectLst>
                  </pic:spPr>
                </pic:pic>
              </a:graphicData>
            </a:graphic>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E27320"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4224" behindDoc="0" locked="0" layoutInCell="1" allowOverlap="1" wp14:anchorId="0D3BCBC3" wp14:editId="4A04A5EC">
            <wp:simplePos x="0" y="0"/>
            <wp:positionH relativeFrom="column">
              <wp:posOffset>869315</wp:posOffset>
            </wp:positionH>
            <wp:positionV relativeFrom="paragraph">
              <wp:posOffset>111760</wp:posOffset>
            </wp:positionV>
            <wp:extent cx="1619885" cy="2625725"/>
            <wp:effectExtent l="19050" t="57150" r="94615" b="60325"/>
            <wp:wrapNone/>
            <wp:docPr id="89" name="Picture 89" descr="C:\Users\LENOVO\Downloads\IMG_20210715_092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Users\LENOVO\Downloads\IMG_20210715_092154.jp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19885" cy="2625725"/>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536615">
      <w:pPr>
        <w:pStyle w:val="Caption"/>
        <w:rPr>
          <w:rFonts w:ascii="Times New Roman" w:eastAsia="Times New Roman" w:hAnsi="Times New Roman" w:cs="Times New Roman"/>
          <w:b w:val="0"/>
          <w:bCs w:val="0"/>
          <w:color w:val="auto"/>
          <w:sz w:val="20"/>
          <w:szCs w:val="20"/>
        </w:rPr>
      </w:pPr>
    </w:p>
    <w:p w:rsidR="00536615" w:rsidRPr="00536615" w:rsidRDefault="00536615" w:rsidP="00536615">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2. Steps To Download Cash Statement</w:t>
      </w:r>
      <w:r w:rsidRPr="00993B6D">
        <w:rPr>
          <w:rFonts w:ascii="Times New Roman" w:hAnsi="Times New Roman" w:cs="Times New Roman"/>
          <w:b w:val="0"/>
          <w:i/>
          <w:noProof/>
          <w:color w:val="auto"/>
        </w:rPr>
        <w:drawing>
          <wp:anchor distT="0" distB="0" distL="114300" distR="114300" simplePos="0" relativeHeight="251773952" behindDoc="0" locked="0" layoutInCell="1" hidden="0" allowOverlap="1" wp14:anchorId="7CCF6ABA" wp14:editId="3C3E6538">
            <wp:simplePos x="0" y="0"/>
            <wp:positionH relativeFrom="column">
              <wp:posOffset>-25399</wp:posOffset>
            </wp:positionH>
            <wp:positionV relativeFrom="paragraph">
              <wp:posOffset>76200</wp:posOffset>
            </wp:positionV>
            <wp:extent cx="5092700" cy="12700"/>
            <wp:effectExtent l="0" t="0" r="0" b="0"/>
            <wp:wrapNone/>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6"/>
                    <a:srcRect/>
                    <a:stretch>
                      <a:fillRect/>
                    </a:stretch>
                  </pic:blipFill>
                  <pic:spPr>
                    <a:xfrm>
                      <a:off x="0" y="0"/>
                      <a:ext cx="5092700" cy="12700"/>
                    </a:xfrm>
                    <a:prstGeom prst="rect">
                      <a:avLst/>
                    </a:prstGeom>
                    <a:ln/>
                  </pic:spPr>
                </pic:pic>
              </a:graphicData>
            </a:graphic>
          </wp:anchor>
        </w:drawing>
      </w:r>
    </w:p>
    <w:p w:rsidR="00536615" w:rsidRPr="009057F6" w:rsidRDefault="00536615"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report payable and receivable then select 'Report Payables &amp; Receivables' and set the report to be downloaded (details / no details, print all / print all customer payables / print all my debts / print off) and 'generate report'</w:t>
      </w:r>
    </w:p>
    <w:p w:rsidR="009057F6" w:rsidRPr="009057F6" w:rsidRDefault="00536615"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78048" behindDoc="0" locked="0" layoutInCell="1" allowOverlap="1" wp14:anchorId="40BDF4BA" wp14:editId="5262662D">
            <wp:simplePos x="0" y="0"/>
            <wp:positionH relativeFrom="column">
              <wp:posOffset>1813972</wp:posOffset>
            </wp:positionH>
            <wp:positionV relativeFrom="paragraph">
              <wp:posOffset>79507</wp:posOffset>
            </wp:positionV>
            <wp:extent cx="1365663" cy="2815967"/>
            <wp:effectExtent l="0" t="0" r="6350" b="3810"/>
            <wp:wrapNone/>
            <wp:docPr id="91" name="Picture 91" descr="C:\Users\LENOVO\Pictures\BUKU KAS AKPHB\IMG_20210715_061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Users\LENOVO\Pictures\BUKU KAS AKPHB\IMG_20210715_061505.jp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369484" cy="2823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6000" behindDoc="0" locked="0" layoutInCell="1" allowOverlap="1" wp14:anchorId="23F6A7B0" wp14:editId="488BCE86">
            <wp:simplePos x="0" y="0"/>
            <wp:positionH relativeFrom="column">
              <wp:posOffset>210804</wp:posOffset>
            </wp:positionH>
            <wp:positionV relativeFrom="paragraph">
              <wp:posOffset>79507</wp:posOffset>
            </wp:positionV>
            <wp:extent cx="1472540" cy="2815965"/>
            <wp:effectExtent l="0" t="0" r="0" b="3810"/>
            <wp:wrapNone/>
            <wp:docPr id="93" name="Picture 93" descr="C:\Users\LENOVO\Pictures\BUKU KAS AKPHB\IMG_20210715_055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Users\LENOVO\Pictures\BUKU KAS AKPHB\IMG_20210715_055222.jpg"/>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72540" cy="28159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Default="009057F6"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67296" behindDoc="0" locked="0" layoutInCell="1" allowOverlap="1" wp14:anchorId="4A30A9F1" wp14:editId="47F44EE7">
            <wp:simplePos x="0" y="0"/>
            <wp:positionH relativeFrom="column">
              <wp:posOffset>963295</wp:posOffset>
            </wp:positionH>
            <wp:positionV relativeFrom="paragraph">
              <wp:posOffset>20955</wp:posOffset>
            </wp:positionV>
            <wp:extent cx="1643380" cy="2823845"/>
            <wp:effectExtent l="0" t="0" r="0" b="0"/>
            <wp:wrapNone/>
            <wp:docPr id="92" name="Picture 92" descr="C:\Users\LENOVO\Pictures\BUKU KAS AKPHB\IMG_20210715_061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Users\LENOVO\Pictures\BUKU KAS AKPHB\IMG_20210715_061727.jpg"/>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43380" cy="2823845"/>
                    </a:xfrm>
                    <a:prstGeom prst="rect">
                      <a:avLst/>
                    </a:prstGeom>
                    <a:noFill/>
                    <a:ln>
                      <a:noFill/>
                    </a:ln>
                  </pic:spPr>
                </pic:pic>
              </a:graphicData>
            </a:graphic>
          </wp:anchor>
        </w:drawing>
      </w: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Pr="00C6687C" w:rsidRDefault="00536615" w:rsidP="00C6687C">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3. Steps to Download Account Payable and Account Receivable</w:t>
      </w:r>
    </w:p>
    <w:p w:rsidR="00536615" w:rsidRPr="009057F6" w:rsidRDefault="00536615"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see the general ledger report then select 'Ledger Report ' and set the report to be downloaded such as type of transaction (receipt of receivables/added capital/salary fee/electricity fee/telephone fee/cash purchase/payment of debt/prive/others), reporting period then 'create report' n'</w:t>
      </w:r>
    </w:p>
    <w:p w:rsidR="009057F6" w:rsidRPr="009057F6" w:rsidRDefault="00E34F3A"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84192" behindDoc="0" locked="0" layoutInCell="1" allowOverlap="1" wp14:anchorId="1C201F45" wp14:editId="175C4993">
            <wp:simplePos x="0" y="0"/>
            <wp:positionH relativeFrom="column">
              <wp:posOffset>1856740</wp:posOffset>
            </wp:positionH>
            <wp:positionV relativeFrom="paragraph">
              <wp:posOffset>60960</wp:posOffset>
            </wp:positionV>
            <wp:extent cx="1294130" cy="2339340"/>
            <wp:effectExtent l="0" t="0" r="1270" b="3810"/>
            <wp:wrapNone/>
            <wp:docPr id="96" name="Picture 96" descr="C:\Users\LENOVO\Pictures\BUKU KAS AKPHB\IMG_20210715_062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LENOVO\Pictures\BUKU KAS AKPHB\IMG_20210715_062138.jpg"/>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9413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2144" behindDoc="0" locked="0" layoutInCell="1" allowOverlap="1" wp14:anchorId="4A7F4606" wp14:editId="0FAE21CF">
            <wp:simplePos x="0" y="0"/>
            <wp:positionH relativeFrom="column">
              <wp:posOffset>396355</wp:posOffset>
            </wp:positionH>
            <wp:positionV relativeFrom="paragraph">
              <wp:posOffset>61273</wp:posOffset>
            </wp:positionV>
            <wp:extent cx="1377538" cy="2339439"/>
            <wp:effectExtent l="0" t="0" r="0" b="3810"/>
            <wp:wrapNone/>
            <wp:docPr id="95" name="Picture 95" descr="C:\Users\LENOVO\Pictures\BUKU KAS AKPHB\IMG_20210715_055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Users\LENOVO\Pictures\BUKU KAS AKPHB\IMG_20210715_055247.jpg"/>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7748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57F6" w:rsidRPr="009057F6">
        <w:rPr>
          <w:rFonts w:ascii="Times New Roman" w:hAnsi="Times New Roman" w:cs="Times New Roman"/>
          <w:noProof/>
          <w:sz w:val="20"/>
          <w:szCs w:val="20"/>
        </w:rPr>
        <w:drawing>
          <wp:anchor distT="0" distB="0" distL="114300" distR="114300" simplePos="0" relativeHeight="251686912" behindDoc="0" locked="0" layoutInCell="1" hidden="0" allowOverlap="1" wp14:anchorId="2653BC92" wp14:editId="7575F39E">
            <wp:simplePos x="0" y="0"/>
            <wp:positionH relativeFrom="column">
              <wp:posOffset>508000</wp:posOffset>
            </wp:positionH>
            <wp:positionV relativeFrom="paragraph">
              <wp:posOffset>2946400</wp:posOffset>
            </wp:positionV>
            <wp:extent cx="5185410" cy="12700"/>
            <wp:effectExtent l="0" t="0" r="0" b="0"/>
            <wp:wrapNone/>
            <wp:docPr id="2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2"/>
                    <a:srcRect/>
                    <a:stretch>
                      <a:fillRect/>
                    </a:stretch>
                  </pic:blipFill>
                  <pic:spPr>
                    <a:xfrm>
                      <a:off x="0" y="0"/>
                      <a:ext cx="5185410" cy="12700"/>
                    </a:xfrm>
                    <a:prstGeom prst="rect">
                      <a:avLst/>
                    </a:prstGeom>
                    <a:ln/>
                  </pic:spPr>
                </pic:pic>
              </a:graphicData>
            </a:graphic>
          </wp:anchor>
        </w:drawing>
      </w:r>
    </w:p>
    <w:p w:rsidR="009057F6" w:rsidRPr="009057F6" w:rsidRDefault="009057F6" w:rsidP="009057F6">
      <w:pPr>
        <w:keepNext/>
        <w:keepLines/>
        <w:spacing w:line="240" w:lineRule="auto"/>
        <w:jc w:val="both"/>
        <w:rPr>
          <w:rFonts w:ascii="Times New Roman" w:eastAsia="Times New Roman" w:hAnsi="Times New Roman" w:cs="Times New Roman"/>
          <w:b/>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E34F3A"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86240" behindDoc="0" locked="0" layoutInCell="1" allowOverlap="1" wp14:anchorId="490FF8A6" wp14:editId="04C2C2B6">
            <wp:simplePos x="0" y="0"/>
            <wp:positionH relativeFrom="column">
              <wp:posOffset>831850</wp:posOffset>
            </wp:positionH>
            <wp:positionV relativeFrom="paragraph">
              <wp:posOffset>234950</wp:posOffset>
            </wp:positionV>
            <wp:extent cx="1643380" cy="2349500"/>
            <wp:effectExtent l="0" t="0" r="0" b="0"/>
            <wp:wrapNone/>
            <wp:docPr id="97" name="Picture 97" descr="C:\Users\LENOVO\Pictures\BUKU KAS AKPHB\IMG_20210715_062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Users\LENOVO\Pictures\BUKU KAS AKPHB\IMG_20210715_062421.jpg"/>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43380" cy="2349500"/>
                    </a:xfrm>
                    <a:prstGeom prst="rect">
                      <a:avLst/>
                    </a:prstGeom>
                    <a:noFill/>
                    <a:ln>
                      <a:noFill/>
                    </a:ln>
                  </pic:spPr>
                </pic:pic>
              </a:graphicData>
            </a:graphic>
          </wp:anchor>
        </w:drawing>
      </w: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8960" behindDoc="0" locked="0" layoutInCell="1" hidden="0" allowOverlap="1" wp14:anchorId="3EB481C1" wp14:editId="2DE2A773">
            <wp:simplePos x="0" y="0"/>
            <wp:positionH relativeFrom="column">
              <wp:posOffset>1</wp:posOffset>
            </wp:positionH>
            <wp:positionV relativeFrom="paragraph">
              <wp:posOffset>101600</wp:posOffset>
            </wp:positionV>
            <wp:extent cx="5196840" cy="12700"/>
            <wp:effectExtent l="0" t="0" r="0" b="0"/>
            <wp:wrapNone/>
            <wp:docPr id="2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4"/>
                    <a:srcRect/>
                    <a:stretch>
                      <a:fillRect/>
                    </a:stretch>
                  </pic:blipFill>
                  <pic:spPr>
                    <a:xfrm>
                      <a:off x="0" y="0"/>
                      <a:ext cx="5196840" cy="12700"/>
                    </a:xfrm>
                    <a:prstGeom prst="rect">
                      <a:avLst/>
                    </a:prstGeom>
                    <a:ln/>
                  </pic:spPr>
                </pic:pic>
              </a:graphicData>
            </a:graphic>
          </wp:anchor>
        </w:drawing>
      </w:r>
    </w:p>
    <w:p w:rsidR="009057F6" w:rsidRPr="00E34F3A" w:rsidRDefault="00E34F3A" w:rsidP="00E34F3A">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15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15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Steps to Download Ledger Report</w:t>
      </w:r>
    </w:p>
    <w:p w:rsidR="009057F6" w:rsidRPr="009057F6" w:rsidRDefault="009057F6" w:rsidP="009057F6">
      <w:pPr>
        <w:pStyle w:val="Heading2"/>
        <w:numPr>
          <w:ilvl w:val="1"/>
          <w:numId w:val="16"/>
        </w:numPr>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Discussion on</w:t>
      </w:r>
    </w:p>
    <w:p w:rsidR="009057F6" w:rsidRPr="009057F6" w:rsidRDefault="009057F6" w:rsidP="009057F6">
      <w:pPr>
        <w:pStyle w:val="Heading3"/>
        <w:numPr>
          <w:ilvl w:val="2"/>
          <w:numId w:val="16"/>
        </w:numPr>
        <w:spacing w:before="40" w:after="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color w:val="000000"/>
          <w:sz w:val="20"/>
          <w:szCs w:val="20"/>
        </w:rPr>
        <w:t>Analysis of Business Recording Application needs</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rom the results of open interviews with several respondents using the application, it is known that the existing business recording applications still have shortcomings in the aspects of application security and ease of use (user friendly), completeness of features and types of reports available.</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ecause of the continuous development of improvements to the business record application, it must be developed. To achieve the goal that all MSMEs are able to record their business properly, this application must be used by all groups of various ages of MSME actors. </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ome aspects that make it easy for MSMEs include that the application can be used using a smartphone as well as using a laptop so that users are more flexible in reading reports or conducting online transactions.</w:t>
      </w:r>
    </w:p>
    <w:p w:rsidR="009057F6" w:rsidRPr="009057F6" w:rsidRDefault="009057F6" w:rsidP="009057F6">
      <w:pPr>
        <w:numPr>
          <w:ilvl w:val="2"/>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Business Recording Application Design The</w:t>
      </w:r>
    </w:p>
    <w:p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KPHB business record application is the initial pilot of an accounting application that is being developed. In general, all standards for the existence of a business recording application have been included in the AKPHB business recording application. The AKPHB business recording application answers some of the shortcomings that currently exist in several existing business recording applications. </w:t>
      </w:r>
    </w:p>
    <w:p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of the advantages of the AKPHB Cash Book Application compared to the Cash book application or book stall: </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or the AKPHB Cash Book application display, it is more attractive and clearer to read the writing compared to the cash book application display which tends to be more conspicuous so the writing is less clear</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cash book application there are the discount recording feature when making sales transactions while the cash book does not have this feature</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here is a quantity column display so that it automatically calculates the total while the cash book application does not have a quantity column so that the overall calculation is calculated manually then new calculations can be recorded to the application</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o log in using email so it is much safer, while the cash book application logs in using a number so security is less guaranteed</w:t>
      </w:r>
    </w:p>
    <w:p w:rsidR="00E34F3A" w:rsidRPr="001609AB" w:rsidRDefault="00E34F3A" w:rsidP="00E34F3A">
      <w:pPr>
        <w:tabs>
          <w:tab w:val="left" w:pos="426"/>
        </w:tabs>
        <w:spacing w:after="120" w:line="228" w:lineRule="auto"/>
      </w:pPr>
    </w:p>
    <w:p w:rsidR="000E011E" w:rsidRDefault="00E34F3A" w:rsidP="009057F6">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conclusons and suggestions</w:t>
      </w:r>
      <w:r w:rsidR="006631DF">
        <w:rPr>
          <w:rFonts w:ascii="Times New Roman" w:eastAsia="Times New Roman" w:hAnsi="Times New Roman" w:cs="Times New Roman"/>
          <w:smallCaps/>
          <w:color w:val="000000"/>
          <w:sz w:val="20"/>
          <w:szCs w:val="20"/>
        </w:rPr>
        <w:t xml:space="preserve"> </w:t>
      </w:r>
    </w:p>
    <w:p w:rsidR="001609AB" w:rsidRPr="001609AB" w:rsidRDefault="001609AB" w:rsidP="001609AB">
      <w:pPr>
        <w:pStyle w:val="Heading1"/>
        <w:keepNext w:val="0"/>
        <w:keepLines w:val="0"/>
        <w:widowControl w:val="0"/>
        <w:spacing w:before="214" w:after="0" w:line="240" w:lineRule="auto"/>
        <w:ind w:left="426" w:hanging="426"/>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 xml:space="preserve">5.1 </w:t>
      </w:r>
      <w:r>
        <w:rPr>
          <w:rFonts w:ascii="Times New Roman" w:eastAsia="Times New Roman" w:hAnsi="Times New Roman" w:cs="Times New Roman"/>
          <w:b/>
          <w:sz w:val="20"/>
          <w:szCs w:val="20"/>
        </w:rPr>
        <w:t xml:space="preserve"> </w:t>
      </w:r>
      <w:r w:rsidRPr="001609AB">
        <w:rPr>
          <w:rFonts w:ascii="Times New Roman" w:eastAsia="Times New Roman" w:hAnsi="Times New Roman" w:cs="Times New Roman"/>
          <w:b/>
          <w:sz w:val="20"/>
          <w:szCs w:val="20"/>
        </w:rPr>
        <w:t xml:space="preserve">Conclusion The </w:t>
      </w:r>
    </w:p>
    <w:p w:rsidR="001609AB" w:rsidRPr="001609AB" w:rsidRDefault="001609AB" w:rsidP="001609AB">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sidRPr="001609AB">
        <w:rPr>
          <w:rFonts w:ascii="Times New Roman" w:eastAsia="Times New Roman" w:hAnsi="Times New Roman" w:cs="Times New Roman"/>
          <w:sz w:val="20"/>
          <w:szCs w:val="20"/>
        </w:rPr>
        <w:t xml:space="preserve">onclusion in this study is that an adequate accounting information system for MSMEs is an information system that makes it easy for MSMEs to evaluate their business. In addition, the information system used can quickly provide information on matters needed in the business, such as the total balance of debts/receivables and other strategic matters. </w:t>
      </w:r>
    </w:p>
    <w:p w:rsidR="001609AB" w:rsidRDefault="001609AB" w:rsidP="001609AB">
      <w:pPr>
        <w:spacing w:after="160" w:line="240" w:lineRule="auto"/>
        <w:ind w:firstLine="360"/>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 xml:space="preserve">While the Android-based accounting information system application needed to provide convenience for MSME actors is a simple but safe application, and easy to use by MSMEs of all ages/user ages. So that the benefits of the application are more optimal to help the development of MSMEs. </w:t>
      </w:r>
    </w:p>
    <w:p w:rsidR="00E34F3A" w:rsidRDefault="00E34F3A" w:rsidP="001609AB">
      <w:pPr>
        <w:spacing w:after="160" w:line="240" w:lineRule="auto"/>
        <w:ind w:firstLine="360"/>
        <w:jc w:val="both"/>
        <w:rPr>
          <w:rFonts w:ascii="Times New Roman" w:eastAsia="Times New Roman" w:hAnsi="Times New Roman" w:cs="Times New Roman"/>
          <w:sz w:val="20"/>
          <w:szCs w:val="20"/>
        </w:rPr>
      </w:pPr>
    </w:p>
    <w:p w:rsidR="00E34F3A" w:rsidRPr="001609AB" w:rsidRDefault="00E34F3A" w:rsidP="001609AB">
      <w:pPr>
        <w:spacing w:after="160" w:line="240" w:lineRule="auto"/>
        <w:ind w:firstLine="360"/>
        <w:jc w:val="both"/>
        <w:rPr>
          <w:rFonts w:ascii="Times New Roman" w:eastAsia="Times New Roman" w:hAnsi="Times New Roman" w:cs="Times New Roman"/>
          <w:sz w:val="20"/>
          <w:szCs w:val="20"/>
        </w:rPr>
      </w:pPr>
    </w:p>
    <w:p w:rsidR="001609AB" w:rsidRPr="001609AB" w:rsidRDefault="001609AB" w:rsidP="001609AB">
      <w:pPr>
        <w:pStyle w:val="Heading1"/>
        <w:keepNext w:val="0"/>
        <w:keepLines w:val="0"/>
        <w:widowControl w:val="0"/>
        <w:spacing w:before="214" w:after="0" w:line="240" w:lineRule="auto"/>
        <w:ind w:left="284" w:hanging="284"/>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5.2 Suggestions</w:t>
      </w:r>
    </w:p>
    <w:p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that can be given for further research is the need to evaluate the implementation of the AKPHB business recording application in MSMEs. Henceforth, mass trials can be carried out whether this application is reliable enough to be used by MSMEs.</w:t>
      </w:r>
    </w:p>
    <w:p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for institutions are that research for the development of this kind of application can be supported with sufficient funding to stimulate the existence of patents in the study program environment at the Harapan Bersama Polytechnic</w:t>
      </w:r>
    </w:p>
    <w:p w:rsidR="006631DF" w:rsidRDefault="00E34F3A" w:rsidP="006631DF">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ferences</w:t>
      </w:r>
    </w:p>
    <w:p w:rsidR="00B92D51" w:rsidRPr="00B92D51" w:rsidRDefault="00BB72EF"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B92D51" w:rsidRPr="00B92D51">
        <w:rPr>
          <w:rFonts w:ascii="Times New Roman" w:hAnsi="Times New Roman" w:cs="Times New Roman"/>
          <w:noProof/>
          <w:sz w:val="20"/>
          <w:szCs w:val="24"/>
        </w:rPr>
        <w:t xml:space="preserve">[1]. </w:t>
      </w:r>
      <w:r w:rsidR="00B92D51" w:rsidRPr="00B92D51">
        <w:rPr>
          <w:rFonts w:ascii="Times New Roman" w:hAnsi="Times New Roman" w:cs="Times New Roman"/>
          <w:noProof/>
          <w:sz w:val="20"/>
          <w:szCs w:val="24"/>
        </w:rPr>
        <w:tab/>
        <w:t>Haryanti DM, Hidayah I. Potret UMKM Indonesia: Si Kecil yang Berperan Besar | UKM Indonesia [Internet]. www.ukmindonesia.id. 2018 [cited 2021 Mar 23]. Available from: https://www.ukmindonesia.id/baca-artikel/62</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2]. </w:t>
      </w:r>
      <w:r w:rsidRPr="00B92D51">
        <w:rPr>
          <w:rFonts w:ascii="Times New Roman" w:hAnsi="Times New Roman" w:cs="Times New Roman"/>
          <w:noProof/>
          <w:sz w:val="20"/>
          <w:szCs w:val="24"/>
        </w:rPr>
        <w:tab/>
        <w:t>Utami DN. Securities Crowd Funding Resmi Diluncurkan [Internet]. https://market.bisnis.com/r. 2021 [cited 2021 Mar 23]. Available from: https://market.bisnis.com/read/20210104/7/1338197/securities-crowd-funding-resmi-diluncurkan</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3]. </w:t>
      </w:r>
      <w:r w:rsidRPr="00B92D51">
        <w:rPr>
          <w:rFonts w:ascii="Times New Roman" w:hAnsi="Times New Roman" w:cs="Times New Roman"/>
          <w:noProof/>
          <w:sz w:val="20"/>
          <w:szCs w:val="24"/>
        </w:rPr>
        <w:tab/>
        <w:t xml:space="preserve">Legina X, Sofia IP. Pemanfaatan Software Pembukuan Akuntansi Sebagai Solusi Atas Sistem Pembukuan Manual Pada Umkm. J Neraca J Pendidik dan Ilmu Ekon Akunt. 2020;4(2):172.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4]. </w:t>
      </w:r>
      <w:r w:rsidRPr="00B92D51">
        <w:rPr>
          <w:rFonts w:ascii="Times New Roman" w:hAnsi="Times New Roman" w:cs="Times New Roman"/>
          <w:noProof/>
          <w:sz w:val="20"/>
          <w:szCs w:val="24"/>
        </w:rPr>
        <w:tab/>
        <w:t>Pulakanam V, Suraweera T. Implementing Accounting Software in Small Businesses in New Zealand: an Exploratory Investigation. Account Bus Public Interes [Internet]. 2010;9(64):98–124. Available from: https://www.academia.edu/14396489/Implementing_Accounting_Software_In_Small_Businesses_In_New_Zealand_An_Exploratory_Investigation</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5]. </w:t>
      </w:r>
      <w:r w:rsidRPr="00B92D51">
        <w:rPr>
          <w:rFonts w:ascii="Times New Roman" w:hAnsi="Times New Roman" w:cs="Times New Roman"/>
          <w:noProof/>
          <w:sz w:val="20"/>
          <w:szCs w:val="24"/>
        </w:rPr>
        <w:tab/>
        <w:t xml:space="preserve">Waluya D, Dimas F. Perancangan Sistem Informasi Akuntansi Koperasi Dan Umkm Berbasis Technopreneur. J Ris Akunt dan Keuang. 2017;5(2):1423–40.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6]. </w:t>
      </w:r>
      <w:r w:rsidRPr="00B92D51">
        <w:rPr>
          <w:rFonts w:ascii="Times New Roman" w:hAnsi="Times New Roman" w:cs="Times New Roman"/>
          <w:noProof/>
          <w:sz w:val="20"/>
          <w:szCs w:val="24"/>
        </w:rPr>
        <w:tab/>
        <w:t xml:space="preserve">Rifani L, Aini N. Aplikasi sistem informasi akuntansi pada usaha kecil menengah kampung kue rungkut surabaya. Semin Nas Sist Inf Indones. 2016;427–36.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7]. </w:t>
      </w:r>
      <w:r w:rsidRPr="00B92D51">
        <w:rPr>
          <w:rFonts w:ascii="Times New Roman" w:hAnsi="Times New Roman" w:cs="Times New Roman"/>
          <w:noProof/>
          <w:sz w:val="20"/>
          <w:szCs w:val="24"/>
        </w:rPr>
        <w:tab/>
        <w:t xml:space="preserve">Rahmayuni S. Peranan Laporan Keuangan dalam Menunjang Peningkatan Pendapatan Pada UKM. JSHP ( J Sos Hum dan Pendidikan). 2017;1(1):93.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8]. </w:t>
      </w:r>
      <w:r w:rsidRPr="00B92D51">
        <w:rPr>
          <w:rFonts w:ascii="Times New Roman" w:hAnsi="Times New Roman" w:cs="Times New Roman"/>
          <w:noProof/>
          <w:sz w:val="20"/>
          <w:szCs w:val="24"/>
        </w:rPr>
        <w:tab/>
        <w:t>Hetika H, Sari YP, Faidah YA, Yasmin A. Aplikasi Penyusunan Laporan Keuangan Berbasis Android Sebagai Strategi Mempermudah Mengelola Keuangan UMKM di Kota Tegal. DIKEMAS (Jurnal Pengabdi Kpd Masyarakat) [Internet]. 2019 Oct 23 [cited 2021 Mar 23];3(2). Available from: http://journal.pnm.ac.id/index.php/dikemas/article/view/339</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9]. </w:t>
      </w:r>
      <w:r w:rsidRPr="00B92D51">
        <w:rPr>
          <w:rFonts w:ascii="Times New Roman" w:hAnsi="Times New Roman" w:cs="Times New Roman"/>
          <w:noProof/>
          <w:sz w:val="20"/>
          <w:szCs w:val="24"/>
        </w:rPr>
        <w:tab/>
        <w:t xml:space="preserve">Grande-Urquía E, Pérez-Estébanez R, Muñoz-Colomina C. The Impact of Accounting Information Systems ( AIS ) on Performance Measures. Int J Digit Account Res. 2011;11(February):25–43.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10]. </w:t>
      </w:r>
      <w:r w:rsidRPr="00B92D51">
        <w:rPr>
          <w:rFonts w:ascii="Times New Roman" w:hAnsi="Times New Roman" w:cs="Times New Roman"/>
          <w:noProof/>
          <w:sz w:val="20"/>
          <w:szCs w:val="24"/>
        </w:rPr>
        <w:tab/>
        <w:t xml:space="preserve">Mulyatiningsih E. Riset Terapan. Yogyakarta; 2011.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rPr>
      </w:pPr>
      <w:r w:rsidRPr="00B92D51">
        <w:rPr>
          <w:rFonts w:ascii="Times New Roman" w:hAnsi="Times New Roman" w:cs="Times New Roman"/>
          <w:noProof/>
          <w:sz w:val="20"/>
          <w:szCs w:val="24"/>
        </w:rPr>
        <w:t xml:space="preserve">[11]. </w:t>
      </w:r>
      <w:r w:rsidRPr="00B92D51">
        <w:rPr>
          <w:rFonts w:ascii="Times New Roman" w:hAnsi="Times New Roman" w:cs="Times New Roman"/>
          <w:noProof/>
          <w:sz w:val="20"/>
          <w:szCs w:val="24"/>
        </w:rPr>
        <w:tab/>
        <w:t xml:space="preserve">Sardiarinto. Perancangan sistem informasi akuntasi usaha mikro kecil menengah di yogyakarta berbasis android. Bianglala Inform. 2019;7(2):123–9. </w:t>
      </w:r>
    </w:p>
    <w:p w:rsidR="001609AB" w:rsidRPr="001609AB" w:rsidRDefault="00BB72EF" w:rsidP="001609AB">
      <w:pPr>
        <w:widowControl w:val="0"/>
        <w:spacing w:line="360" w:lineRule="auto"/>
        <w:ind w:left="6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rsidR="001609AB" w:rsidRDefault="001609AB" w:rsidP="001609AB">
      <w:pPr>
        <w:widowControl w:val="0"/>
        <w:spacing w:line="360" w:lineRule="auto"/>
        <w:ind w:left="640"/>
        <w:jc w:val="both"/>
        <w:rPr>
          <w:rFonts w:ascii="Times New Roman" w:eastAsia="Times New Roman" w:hAnsi="Times New Roman" w:cs="Times New Roman"/>
          <w:sz w:val="28"/>
          <w:szCs w:val="28"/>
        </w:rPr>
      </w:pPr>
    </w:p>
    <w:p w:rsidR="001609AB" w:rsidRDefault="001609AB" w:rsidP="001609AB">
      <w:pPr>
        <w:widowControl w:val="0"/>
        <w:spacing w:line="360" w:lineRule="auto"/>
        <w:ind w:left="640"/>
        <w:jc w:val="both"/>
        <w:rPr>
          <w:rFonts w:ascii="Times New Roman" w:eastAsia="Times New Roman" w:hAnsi="Times New Roman" w:cs="Times New Roman"/>
          <w:sz w:val="28"/>
          <w:szCs w:val="28"/>
        </w:rPr>
      </w:pPr>
    </w:p>
    <w:p w:rsidR="001609AB" w:rsidRDefault="001609AB" w:rsidP="001609AB">
      <w:pPr>
        <w:spacing w:after="160" w:line="360" w:lineRule="auto"/>
        <w:jc w:val="both"/>
        <w:rPr>
          <w:rFonts w:ascii="Times New Roman" w:eastAsia="Times New Roman" w:hAnsi="Times New Roman" w:cs="Times New Roman"/>
          <w:sz w:val="28"/>
          <w:szCs w:val="28"/>
        </w:rPr>
      </w:pPr>
      <w:r>
        <w:br w:type="page"/>
      </w:r>
    </w:p>
    <w:sectPr w:rsidR="001609AB" w:rsidSect="006631DF">
      <w:type w:val="continuous"/>
      <w:pgSz w:w="11909" w:h="16834"/>
      <w:pgMar w:top="1080" w:right="734" w:bottom="2434" w:left="734"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4AA7" w:rsidRDefault="00814AA7" w:rsidP="007113BF">
      <w:pPr>
        <w:spacing w:line="240" w:lineRule="auto"/>
      </w:pPr>
      <w:r>
        <w:separator/>
      </w:r>
    </w:p>
  </w:endnote>
  <w:endnote w:type="continuationSeparator" w:id="0">
    <w:p w:rsidR="00814AA7" w:rsidRDefault="00814AA7" w:rsidP="00711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4AA7" w:rsidRDefault="00814AA7" w:rsidP="007113BF">
      <w:pPr>
        <w:spacing w:line="240" w:lineRule="auto"/>
      </w:pPr>
      <w:r>
        <w:separator/>
      </w:r>
    </w:p>
  </w:footnote>
  <w:footnote w:type="continuationSeparator" w:id="0">
    <w:p w:rsidR="00814AA7" w:rsidRDefault="00814AA7" w:rsidP="007113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51B48"/>
    <w:multiLevelType w:val="multilevel"/>
    <w:tmpl w:val="7EC6F4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E61128"/>
    <w:multiLevelType w:val="multilevel"/>
    <w:tmpl w:val="D8F854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72F338E"/>
    <w:multiLevelType w:val="multilevel"/>
    <w:tmpl w:val="311423A0"/>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3">
    <w:nsid w:val="09C03499"/>
    <w:multiLevelType w:val="multilevel"/>
    <w:tmpl w:val="FE968C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EB56321"/>
    <w:multiLevelType w:val="multilevel"/>
    <w:tmpl w:val="5C80F2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526764E"/>
    <w:multiLevelType w:val="multilevel"/>
    <w:tmpl w:val="AB0C685C"/>
    <w:lvl w:ilvl="0">
      <w:start w:val="1"/>
      <w:numFmt w:val="lowerLetter"/>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89665FD"/>
    <w:multiLevelType w:val="multilevel"/>
    <w:tmpl w:val="AC8AA3C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nsid w:val="221E03AB"/>
    <w:multiLevelType w:val="multilevel"/>
    <w:tmpl w:val="A90CC59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nsid w:val="2AD564E7"/>
    <w:multiLevelType w:val="multilevel"/>
    <w:tmpl w:val="8528CC48"/>
    <w:lvl w:ilvl="0">
      <w:start w:val="1"/>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9">
    <w:nsid w:val="2B313D55"/>
    <w:multiLevelType w:val="multilevel"/>
    <w:tmpl w:val="33582EDE"/>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0">
    <w:nsid w:val="2EA367F7"/>
    <w:multiLevelType w:val="multilevel"/>
    <w:tmpl w:val="804A268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1553490"/>
    <w:multiLevelType w:val="multilevel"/>
    <w:tmpl w:val="5F96525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0455039"/>
    <w:multiLevelType w:val="multilevel"/>
    <w:tmpl w:val="BBB8097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3">
    <w:nsid w:val="54A62EDB"/>
    <w:multiLevelType w:val="multilevel"/>
    <w:tmpl w:val="821251D8"/>
    <w:lvl w:ilvl="0">
      <w:start w:val="1"/>
      <w:numFmt w:val="decimal"/>
      <w:lvlText w:val="%1."/>
      <w:lvlJc w:val="left"/>
      <w:pPr>
        <w:ind w:left="720" w:hanging="360"/>
      </w:pPr>
      <w:rPr>
        <w:rFonts w:ascii="Times New Roman" w:eastAsia="Times New Roman" w:hAnsi="Times New Roman" w:cs="Times New Roman"/>
        <w:b w:val="0"/>
      </w:rPr>
    </w:lvl>
    <w:lvl w:ilvl="1">
      <w:start w:val="2"/>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4">
    <w:nsid w:val="59A85CDB"/>
    <w:multiLevelType w:val="multilevel"/>
    <w:tmpl w:val="0A721458"/>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nsid w:val="5B6925D6"/>
    <w:multiLevelType w:val="multilevel"/>
    <w:tmpl w:val="6DD60C5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nsid w:val="5D80327B"/>
    <w:multiLevelType w:val="multilevel"/>
    <w:tmpl w:val="D206E72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7">
    <w:nsid w:val="5E33085F"/>
    <w:multiLevelType w:val="multilevel"/>
    <w:tmpl w:val="AFD03DB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nsid w:val="5E507256"/>
    <w:multiLevelType w:val="multilevel"/>
    <w:tmpl w:val="4EA0A872"/>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nsid w:val="5F767AD4"/>
    <w:multiLevelType w:val="multilevel"/>
    <w:tmpl w:val="E9ACED36"/>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0">
    <w:nsid w:val="62AD4481"/>
    <w:multiLevelType w:val="multilevel"/>
    <w:tmpl w:val="89E488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2C31B7C"/>
    <w:multiLevelType w:val="multilevel"/>
    <w:tmpl w:val="36BAC8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5AE0E7B"/>
    <w:multiLevelType w:val="multilevel"/>
    <w:tmpl w:val="669E49C8"/>
    <w:lvl w:ilvl="0">
      <w:start w:val="1"/>
      <w:numFmt w:val="bulle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3">
    <w:nsid w:val="6B2651FD"/>
    <w:multiLevelType w:val="multilevel"/>
    <w:tmpl w:val="47DAE1E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D326C39"/>
    <w:multiLevelType w:val="multilevel"/>
    <w:tmpl w:val="4F62D6EA"/>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nsid w:val="6E916F96"/>
    <w:multiLevelType w:val="multilevel"/>
    <w:tmpl w:val="57968154"/>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6">
    <w:nsid w:val="6ED700A3"/>
    <w:multiLevelType w:val="multilevel"/>
    <w:tmpl w:val="36E2D3D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12"/>
  </w:num>
  <w:num w:numId="2">
    <w:abstractNumId w:val="15"/>
  </w:num>
  <w:num w:numId="3">
    <w:abstractNumId w:val="2"/>
  </w:num>
  <w:num w:numId="4">
    <w:abstractNumId w:val="6"/>
  </w:num>
  <w:num w:numId="5">
    <w:abstractNumId w:val="14"/>
  </w:num>
  <w:num w:numId="6">
    <w:abstractNumId w:val="19"/>
  </w:num>
  <w:num w:numId="7">
    <w:abstractNumId w:val="16"/>
  </w:num>
  <w:num w:numId="8">
    <w:abstractNumId w:val="22"/>
  </w:num>
  <w:num w:numId="9">
    <w:abstractNumId w:val="25"/>
  </w:num>
  <w:num w:numId="10">
    <w:abstractNumId w:val="9"/>
  </w:num>
  <w:num w:numId="11">
    <w:abstractNumId w:val="24"/>
  </w:num>
  <w:num w:numId="12">
    <w:abstractNumId w:val="13"/>
  </w:num>
  <w:num w:numId="13">
    <w:abstractNumId w:val="8"/>
  </w:num>
  <w:num w:numId="14">
    <w:abstractNumId w:val="1"/>
  </w:num>
  <w:num w:numId="15">
    <w:abstractNumId w:val="4"/>
  </w:num>
  <w:num w:numId="16">
    <w:abstractNumId w:val="18"/>
  </w:num>
  <w:num w:numId="17">
    <w:abstractNumId w:val="21"/>
  </w:num>
  <w:num w:numId="18">
    <w:abstractNumId w:val="23"/>
  </w:num>
  <w:num w:numId="19">
    <w:abstractNumId w:val="5"/>
  </w:num>
  <w:num w:numId="20">
    <w:abstractNumId w:val="11"/>
  </w:num>
  <w:num w:numId="21">
    <w:abstractNumId w:val="10"/>
  </w:num>
  <w:num w:numId="22">
    <w:abstractNumId w:val="26"/>
  </w:num>
  <w:num w:numId="23">
    <w:abstractNumId w:val="17"/>
  </w:num>
  <w:num w:numId="24">
    <w:abstractNumId w:val="20"/>
  </w:num>
  <w:num w:numId="25">
    <w:abstractNumId w:val="0"/>
  </w:num>
  <w:num w:numId="26">
    <w:abstractNumId w:val="3"/>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11E"/>
    <w:rsid w:val="0000158C"/>
    <w:rsid w:val="00081554"/>
    <w:rsid w:val="000E011E"/>
    <w:rsid w:val="001447C7"/>
    <w:rsid w:val="001609AB"/>
    <w:rsid w:val="002D77C7"/>
    <w:rsid w:val="0030425A"/>
    <w:rsid w:val="003A1973"/>
    <w:rsid w:val="003D5FA0"/>
    <w:rsid w:val="004A126E"/>
    <w:rsid w:val="00536615"/>
    <w:rsid w:val="00540E56"/>
    <w:rsid w:val="00541F53"/>
    <w:rsid w:val="005703BC"/>
    <w:rsid w:val="005A66AD"/>
    <w:rsid w:val="006631DF"/>
    <w:rsid w:val="006E5CCE"/>
    <w:rsid w:val="007113BF"/>
    <w:rsid w:val="0071712E"/>
    <w:rsid w:val="007D63EF"/>
    <w:rsid w:val="007E343B"/>
    <w:rsid w:val="00814AA7"/>
    <w:rsid w:val="00815D29"/>
    <w:rsid w:val="009057F6"/>
    <w:rsid w:val="009F5866"/>
    <w:rsid w:val="00B92D51"/>
    <w:rsid w:val="00BB72EF"/>
    <w:rsid w:val="00BC2D8A"/>
    <w:rsid w:val="00C6687C"/>
    <w:rsid w:val="00CC4082"/>
    <w:rsid w:val="00D04C38"/>
    <w:rsid w:val="00D40DED"/>
    <w:rsid w:val="00DC2F31"/>
    <w:rsid w:val="00E27320"/>
    <w:rsid w:val="00E34F3A"/>
    <w:rsid w:val="00E84615"/>
    <w:rsid w:val="00EF5123"/>
    <w:rsid w:val="00F151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98543EF-A64A-4B06-8083-BCDCFD09A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6E5CCE"/>
    <w:pPr>
      <w:ind w:left="720"/>
      <w:contextualSpacing/>
    </w:pPr>
  </w:style>
  <w:style w:type="paragraph" w:styleId="BalloonText">
    <w:name w:val="Balloon Text"/>
    <w:basedOn w:val="Normal"/>
    <w:link w:val="BalloonTextChar"/>
    <w:uiPriority w:val="99"/>
    <w:semiHidden/>
    <w:unhideWhenUsed/>
    <w:rsid w:val="001447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47C7"/>
    <w:rPr>
      <w:rFonts w:ascii="Tahoma" w:hAnsi="Tahoma" w:cs="Tahoma"/>
      <w:sz w:val="16"/>
      <w:szCs w:val="16"/>
    </w:rPr>
  </w:style>
  <w:style w:type="character" w:styleId="Hyperlink">
    <w:name w:val="Hyperlink"/>
    <w:basedOn w:val="DefaultParagraphFont"/>
    <w:uiPriority w:val="99"/>
    <w:unhideWhenUsed/>
    <w:rsid w:val="006631DF"/>
    <w:rPr>
      <w:color w:val="0000FF" w:themeColor="hyperlink"/>
      <w:u w:val="single"/>
    </w:rPr>
  </w:style>
  <w:style w:type="paragraph" w:styleId="Caption">
    <w:name w:val="caption"/>
    <w:basedOn w:val="Normal"/>
    <w:next w:val="Normal"/>
    <w:uiPriority w:val="35"/>
    <w:unhideWhenUsed/>
    <w:qFormat/>
    <w:rsid w:val="007113BF"/>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7113BF"/>
    <w:pPr>
      <w:tabs>
        <w:tab w:val="center" w:pos="4513"/>
        <w:tab w:val="right" w:pos="9026"/>
      </w:tabs>
      <w:spacing w:line="240" w:lineRule="auto"/>
    </w:pPr>
  </w:style>
  <w:style w:type="character" w:customStyle="1" w:styleId="HeaderChar">
    <w:name w:val="Header Char"/>
    <w:basedOn w:val="DefaultParagraphFont"/>
    <w:link w:val="Header"/>
    <w:uiPriority w:val="99"/>
    <w:rsid w:val="007113BF"/>
  </w:style>
  <w:style w:type="paragraph" w:styleId="Footer">
    <w:name w:val="footer"/>
    <w:basedOn w:val="Normal"/>
    <w:link w:val="FooterChar"/>
    <w:uiPriority w:val="99"/>
    <w:unhideWhenUsed/>
    <w:rsid w:val="007113BF"/>
    <w:pPr>
      <w:tabs>
        <w:tab w:val="center" w:pos="4513"/>
        <w:tab w:val="right" w:pos="9026"/>
      </w:tabs>
      <w:spacing w:line="240" w:lineRule="auto"/>
    </w:pPr>
  </w:style>
  <w:style w:type="character" w:customStyle="1" w:styleId="FooterChar">
    <w:name w:val="Footer Char"/>
    <w:basedOn w:val="DefaultParagraphFont"/>
    <w:link w:val="Footer"/>
    <w:uiPriority w:val="99"/>
    <w:rsid w:val="007113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jpeg"/><Relationship Id="rId68" Type="http://schemas.openxmlformats.org/officeDocument/2006/relationships/image" Target="media/image53.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jpeg"/><Relationship Id="rId11" Type="http://schemas.openxmlformats.org/officeDocument/2006/relationships/diagramQuickStyle" Target="diagrams/quickStyle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png"/><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9.jpeg"/><Relationship Id="rId69" Type="http://schemas.openxmlformats.org/officeDocument/2006/relationships/image" Target="media/image54.jpeg"/><Relationship Id="rId8" Type="http://schemas.openxmlformats.org/officeDocument/2006/relationships/hyperlink" Target="mailto:hetika_tika@gmail.com" TargetMode="External"/><Relationship Id="rId51" Type="http://schemas.openxmlformats.org/officeDocument/2006/relationships/image" Target="media/image36.jpe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7.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diagramLayout" Target="diagrams/layout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5.jpeg"/><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AC490A-6F0B-4B12-B6A5-40C05923E869}" type="doc">
      <dgm:prSet loTypeId="urn:microsoft.com/office/officeart/2005/8/layout/hProcess9" loCatId="process" qsTypeId="urn:microsoft.com/office/officeart/2005/8/quickstyle/simple1" qsCatId="simple" csTypeId="urn:microsoft.com/office/officeart/2005/8/colors/accent1_2" csCatId="accent1" phldr="1"/>
      <dgm:spPr/>
    </dgm:pt>
    <dgm:pt modelId="{91CBDC33-5102-4CED-90E5-D3D16E6C11E3}">
      <dgm:prSet phldrT="[Text]"/>
      <dgm:spPr/>
      <dgm:t>
        <a:bodyPr/>
        <a:lstStyle/>
        <a:p>
          <a:r>
            <a:rPr lang="en-US"/>
            <a:t>Melakukan survey atas kelebihan dan kekurangan aplikasi pencatatan bisnis UMKM</a:t>
          </a:r>
        </a:p>
      </dgm:t>
    </dgm:pt>
    <dgm:pt modelId="{FD242A8C-586A-40DB-ABED-6A15AAF23FCF}" type="parTrans" cxnId="{DC122B81-91C7-454F-89AD-1D81CEBE0678}">
      <dgm:prSet/>
      <dgm:spPr/>
      <dgm:t>
        <a:bodyPr/>
        <a:lstStyle/>
        <a:p>
          <a:endParaRPr lang="en-US"/>
        </a:p>
      </dgm:t>
    </dgm:pt>
    <dgm:pt modelId="{69FF18D7-25B1-4250-87B6-7978D5B3F880}" type="sibTrans" cxnId="{DC122B81-91C7-454F-89AD-1D81CEBE0678}">
      <dgm:prSet/>
      <dgm:spPr/>
      <dgm:t>
        <a:bodyPr/>
        <a:lstStyle/>
        <a:p>
          <a:endParaRPr lang="en-US"/>
        </a:p>
      </dgm:t>
    </dgm:pt>
    <dgm:pt modelId="{7B07DFB4-2C0C-4DA9-ADAB-7D5A75C8EB9F}">
      <dgm:prSet phldrT="[Text]"/>
      <dgm:spPr/>
      <dgm:t>
        <a:bodyPr/>
        <a:lstStyle/>
        <a:p>
          <a:r>
            <a:rPr lang="en-US"/>
            <a:t>Mengambil kesimpulan atas kekurangan dari aplikasi yang telah ada</a:t>
          </a:r>
        </a:p>
      </dgm:t>
    </dgm:pt>
    <dgm:pt modelId="{3CC8A043-AFD1-42F2-BEF0-2CBBE69B7B55}" type="parTrans" cxnId="{9B415E64-CABB-45BE-A992-77B8FD44E8C3}">
      <dgm:prSet/>
      <dgm:spPr/>
      <dgm:t>
        <a:bodyPr/>
        <a:lstStyle/>
        <a:p>
          <a:endParaRPr lang="en-US"/>
        </a:p>
      </dgm:t>
    </dgm:pt>
    <dgm:pt modelId="{E4B451C0-C66A-49D0-A8CC-D60FA422F485}" type="sibTrans" cxnId="{9B415E64-CABB-45BE-A992-77B8FD44E8C3}">
      <dgm:prSet/>
      <dgm:spPr/>
      <dgm:t>
        <a:bodyPr/>
        <a:lstStyle/>
        <a:p>
          <a:endParaRPr lang="en-US"/>
        </a:p>
      </dgm:t>
    </dgm:pt>
    <dgm:pt modelId="{FB4045A7-263F-4C20-B6EB-EADF7E9AA86D}">
      <dgm:prSet phldrT="[Text]"/>
      <dgm:spPr/>
      <dgm:t>
        <a:bodyPr/>
        <a:lstStyle/>
        <a:p>
          <a:r>
            <a:rPr lang="en-US"/>
            <a:t>Menyusun perencanaan sistem informasi akuntansi dan aplikasi pencatatan bisnis</a:t>
          </a:r>
        </a:p>
      </dgm:t>
    </dgm:pt>
    <dgm:pt modelId="{7253952D-A9BD-47D4-A9E9-BA85EA65796F}" type="parTrans" cxnId="{E6A1F79E-94C2-49DB-83EA-007129A3F051}">
      <dgm:prSet/>
      <dgm:spPr/>
      <dgm:t>
        <a:bodyPr/>
        <a:lstStyle/>
        <a:p>
          <a:endParaRPr lang="en-US"/>
        </a:p>
      </dgm:t>
    </dgm:pt>
    <dgm:pt modelId="{377038AF-7739-4697-A3D1-BB288A7DA57A}" type="sibTrans" cxnId="{E6A1F79E-94C2-49DB-83EA-007129A3F051}">
      <dgm:prSet/>
      <dgm:spPr/>
      <dgm:t>
        <a:bodyPr/>
        <a:lstStyle/>
        <a:p>
          <a:endParaRPr lang="en-US"/>
        </a:p>
      </dgm:t>
    </dgm:pt>
    <dgm:pt modelId="{100ADF73-F2C0-4110-9795-B75B827686FB}" type="pres">
      <dgm:prSet presAssocID="{00AC490A-6F0B-4B12-B6A5-40C05923E869}" presName="CompostProcess" presStyleCnt="0">
        <dgm:presLayoutVars>
          <dgm:dir/>
          <dgm:resizeHandles val="exact"/>
        </dgm:presLayoutVars>
      </dgm:prSet>
      <dgm:spPr/>
    </dgm:pt>
    <dgm:pt modelId="{E20BF78C-B4F8-486E-BCC4-55311EDCB2F7}" type="pres">
      <dgm:prSet presAssocID="{00AC490A-6F0B-4B12-B6A5-40C05923E869}" presName="arrow" presStyleLbl="bgShp" presStyleIdx="0" presStyleCnt="1" custLinFactNeighborX="-9633" custLinFactNeighborY="-24946"/>
      <dgm:spPr/>
    </dgm:pt>
    <dgm:pt modelId="{F129DAA8-8686-4B09-A012-FA3AF919A6C9}" type="pres">
      <dgm:prSet presAssocID="{00AC490A-6F0B-4B12-B6A5-40C05923E869}" presName="linearProcess" presStyleCnt="0"/>
      <dgm:spPr/>
    </dgm:pt>
    <dgm:pt modelId="{DB0E1E72-1538-40A4-9DBE-2BDED2A98031}" type="pres">
      <dgm:prSet presAssocID="{91CBDC33-5102-4CED-90E5-D3D16E6C11E3}" presName="textNode" presStyleLbl="node1" presStyleIdx="0" presStyleCnt="3">
        <dgm:presLayoutVars>
          <dgm:bulletEnabled val="1"/>
        </dgm:presLayoutVars>
      </dgm:prSet>
      <dgm:spPr/>
      <dgm:t>
        <a:bodyPr/>
        <a:lstStyle/>
        <a:p>
          <a:endParaRPr lang="id-ID"/>
        </a:p>
      </dgm:t>
    </dgm:pt>
    <dgm:pt modelId="{D1BAE77F-2D5A-4386-8495-305705C3864F}" type="pres">
      <dgm:prSet presAssocID="{69FF18D7-25B1-4250-87B6-7978D5B3F880}" presName="sibTrans" presStyleCnt="0"/>
      <dgm:spPr/>
    </dgm:pt>
    <dgm:pt modelId="{B2A48EE8-95C1-4BF7-8532-1A4BBD0A51F3}" type="pres">
      <dgm:prSet presAssocID="{7B07DFB4-2C0C-4DA9-ADAB-7D5A75C8EB9F}" presName="textNode" presStyleLbl="node1" presStyleIdx="1" presStyleCnt="3">
        <dgm:presLayoutVars>
          <dgm:bulletEnabled val="1"/>
        </dgm:presLayoutVars>
      </dgm:prSet>
      <dgm:spPr/>
      <dgm:t>
        <a:bodyPr/>
        <a:lstStyle/>
        <a:p>
          <a:endParaRPr lang="id-ID"/>
        </a:p>
      </dgm:t>
    </dgm:pt>
    <dgm:pt modelId="{C126601D-C711-4CD5-982A-0BD640E5F1CD}" type="pres">
      <dgm:prSet presAssocID="{E4B451C0-C66A-49D0-A8CC-D60FA422F485}" presName="sibTrans" presStyleCnt="0"/>
      <dgm:spPr/>
    </dgm:pt>
    <dgm:pt modelId="{B5EC491C-830D-4F63-BC38-54FC928FBBE4}" type="pres">
      <dgm:prSet presAssocID="{FB4045A7-263F-4C20-B6EB-EADF7E9AA86D}" presName="textNode" presStyleLbl="node1" presStyleIdx="2" presStyleCnt="3">
        <dgm:presLayoutVars>
          <dgm:bulletEnabled val="1"/>
        </dgm:presLayoutVars>
      </dgm:prSet>
      <dgm:spPr/>
      <dgm:t>
        <a:bodyPr/>
        <a:lstStyle/>
        <a:p>
          <a:endParaRPr lang="id-ID"/>
        </a:p>
      </dgm:t>
    </dgm:pt>
  </dgm:ptLst>
  <dgm:cxnLst>
    <dgm:cxn modelId="{4DA73211-707D-4E61-B1A0-C54819A58D76}" type="presOf" srcId="{FB4045A7-263F-4C20-B6EB-EADF7E9AA86D}" destId="{B5EC491C-830D-4F63-BC38-54FC928FBBE4}" srcOrd="0" destOrd="0" presId="urn:microsoft.com/office/officeart/2005/8/layout/hProcess9"/>
    <dgm:cxn modelId="{9B415E64-CABB-45BE-A992-77B8FD44E8C3}" srcId="{00AC490A-6F0B-4B12-B6A5-40C05923E869}" destId="{7B07DFB4-2C0C-4DA9-ADAB-7D5A75C8EB9F}" srcOrd="1" destOrd="0" parTransId="{3CC8A043-AFD1-42F2-BEF0-2CBBE69B7B55}" sibTransId="{E4B451C0-C66A-49D0-A8CC-D60FA422F485}"/>
    <dgm:cxn modelId="{3E9A06FC-5EF6-4724-9638-8330466B6587}" type="presOf" srcId="{00AC490A-6F0B-4B12-B6A5-40C05923E869}" destId="{100ADF73-F2C0-4110-9795-B75B827686FB}" srcOrd="0" destOrd="0" presId="urn:microsoft.com/office/officeart/2005/8/layout/hProcess9"/>
    <dgm:cxn modelId="{E6A1F79E-94C2-49DB-83EA-007129A3F051}" srcId="{00AC490A-6F0B-4B12-B6A5-40C05923E869}" destId="{FB4045A7-263F-4C20-B6EB-EADF7E9AA86D}" srcOrd="2" destOrd="0" parTransId="{7253952D-A9BD-47D4-A9E9-BA85EA65796F}" sibTransId="{377038AF-7739-4697-A3D1-BB288A7DA57A}"/>
    <dgm:cxn modelId="{DC122B81-91C7-454F-89AD-1D81CEBE0678}" srcId="{00AC490A-6F0B-4B12-B6A5-40C05923E869}" destId="{91CBDC33-5102-4CED-90E5-D3D16E6C11E3}" srcOrd="0" destOrd="0" parTransId="{FD242A8C-586A-40DB-ABED-6A15AAF23FCF}" sibTransId="{69FF18D7-25B1-4250-87B6-7978D5B3F880}"/>
    <dgm:cxn modelId="{83DEF7D5-AA05-466D-B454-FD06D191C0FF}" type="presOf" srcId="{91CBDC33-5102-4CED-90E5-D3D16E6C11E3}" destId="{DB0E1E72-1538-40A4-9DBE-2BDED2A98031}" srcOrd="0" destOrd="0" presId="urn:microsoft.com/office/officeart/2005/8/layout/hProcess9"/>
    <dgm:cxn modelId="{1D8E491C-2695-4868-8752-D6292A4985AB}" type="presOf" srcId="{7B07DFB4-2C0C-4DA9-ADAB-7D5A75C8EB9F}" destId="{B2A48EE8-95C1-4BF7-8532-1A4BBD0A51F3}" srcOrd="0" destOrd="0" presId="urn:microsoft.com/office/officeart/2005/8/layout/hProcess9"/>
    <dgm:cxn modelId="{9ABB2911-4F06-4B70-BD0F-DBC722810968}" type="presParOf" srcId="{100ADF73-F2C0-4110-9795-B75B827686FB}" destId="{E20BF78C-B4F8-486E-BCC4-55311EDCB2F7}" srcOrd="0" destOrd="0" presId="urn:microsoft.com/office/officeart/2005/8/layout/hProcess9"/>
    <dgm:cxn modelId="{8790F41C-D87B-4D00-9A5A-1B89A054AD64}" type="presParOf" srcId="{100ADF73-F2C0-4110-9795-B75B827686FB}" destId="{F129DAA8-8686-4B09-A012-FA3AF919A6C9}" srcOrd="1" destOrd="0" presId="urn:microsoft.com/office/officeart/2005/8/layout/hProcess9"/>
    <dgm:cxn modelId="{CB310B76-0450-490C-A33B-F6BE10953D7A}" type="presParOf" srcId="{F129DAA8-8686-4B09-A012-FA3AF919A6C9}" destId="{DB0E1E72-1538-40A4-9DBE-2BDED2A98031}" srcOrd="0" destOrd="0" presId="urn:microsoft.com/office/officeart/2005/8/layout/hProcess9"/>
    <dgm:cxn modelId="{71589F27-B942-40E4-81AA-8E97E6034A68}" type="presParOf" srcId="{F129DAA8-8686-4B09-A012-FA3AF919A6C9}" destId="{D1BAE77F-2D5A-4386-8495-305705C3864F}" srcOrd="1" destOrd="0" presId="urn:microsoft.com/office/officeart/2005/8/layout/hProcess9"/>
    <dgm:cxn modelId="{906C4C9C-312C-4F3E-8874-5F260FCA9361}" type="presParOf" srcId="{F129DAA8-8686-4B09-A012-FA3AF919A6C9}" destId="{B2A48EE8-95C1-4BF7-8532-1A4BBD0A51F3}" srcOrd="2" destOrd="0" presId="urn:microsoft.com/office/officeart/2005/8/layout/hProcess9"/>
    <dgm:cxn modelId="{032E6E05-3A64-4FFB-AB71-84B32C94B92C}" type="presParOf" srcId="{F129DAA8-8686-4B09-A012-FA3AF919A6C9}" destId="{C126601D-C711-4CD5-982A-0BD640E5F1CD}" srcOrd="3" destOrd="0" presId="urn:microsoft.com/office/officeart/2005/8/layout/hProcess9"/>
    <dgm:cxn modelId="{15A78B69-0C5A-4BC5-B2D1-C980F98C5847}" type="presParOf" srcId="{F129DAA8-8686-4B09-A012-FA3AF919A6C9}" destId="{B5EC491C-830D-4F63-BC38-54FC928FBBE4}" srcOrd="4" destOrd="0" presId="urn:microsoft.com/office/officeart/2005/8/layout/hProcess9"/>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0BF78C-B4F8-486E-BCC4-55311EDCB2F7}">
      <dsp:nvSpPr>
        <dsp:cNvPr id="0" name=""/>
        <dsp:cNvSpPr/>
      </dsp:nvSpPr>
      <dsp:spPr>
        <a:xfrm>
          <a:off x="0" y="0"/>
          <a:ext cx="2623185" cy="1366377"/>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B0E1E72-1538-40A4-9DBE-2BDED2A98031}">
      <dsp:nvSpPr>
        <dsp:cNvPr id="0" name=""/>
        <dsp:cNvSpPr/>
      </dsp:nvSpPr>
      <dsp:spPr>
        <a:xfrm>
          <a:off x="104577"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lakukan survey atas kelebihan dan kekurangan aplikasi pencatatan bisnis UMKM</a:t>
          </a:r>
        </a:p>
      </dsp:txBody>
      <dsp:txXfrm>
        <a:off x="131257" y="436593"/>
        <a:ext cx="872470" cy="493190"/>
      </dsp:txXfrm>
    </dsp:sp>
    <dsp:sp modelId="{B2A48EE8-95C1-4BF7-8532-1A4BBD0A51F3}">
      <dsp:nvSpPr>
        <dsp:cNvPr id="0" name=""/>
        <dsp:cNvSpPr/>
      </dsp:nvSpPr>
      <dsp:spPr>
        <a:xfrm>
          <a:off x="1080134"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gambil kesimpulan atas kekurangan dari aplikasi yang telah ada</a:t>
          </a:r>
        </a:p>
      </dsp:txBody>
      <dsp:txXfrm>
        <a:off x="1106814" y="436593"/>
        <a:ext cx="872470" cy="493190"/>
      </dsp:txXfrm>
    </dsp:sp>
    <dsp:sp modelId="{B5EC491C-830D-4F63-BC38-54FC928FBBE4}">
      <dsp:nvSpPr>
        <dsp:cNvPr id="0" name=""/>
        <dsp:cNvSpPr/>
      </dsp:nvSpPr>
      <dsp:spPr>
        <a:xfrm>
          <a:off x="2055692"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yusun perencanaan sistem informasi akuntansi dan aplikasi pencatatan bisnis</a:t>
          </a:r>
        </a:p>
      </dsp:txBody>
      <dsp:txXfrm>
        <a:off x="2082372" y="436593"/>
        <a:ext cx="872470" cy="49319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F6433-B876-4805-81ED-F6F8C6F43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9554</Words>
  <Characters>5446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er</dc:creator>
  <cp:keywords/>
  <dc:description/>
  <cp:lastModifiedBy>Uzer</cp:lastModifiedBy>
  <cp:revision>3</cp:revision>
  <dcterms:created xsi:type="dcterms:W3CDTF">2021-12-15T04:23:00Z</dcterms:created>
  <dcterms:modified xsi:type="dcterms:W3CDTF">2021-12-1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45512441/apa</vt:lpwstr>
  </property>
  <property fmtid="{D5CDD505-2E9C-101B-9397-08002B2CF9AE}" pid="5" name="Mendeley Recent Style Name 1_1">
    <vt:lpwstr>American Psychological Association 7th edition - yeni priatnasari</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45512441/vancouver-2</vt:lpwstr>
  </property>
  <property fmtid="{D5CDD505-2E9C-101B-9397-08002B2CF9AE}" pid="19" name="Mendeley Recent Style Name 8_1">
    <vt:lpwstr>Vancouver - yeni priatnasari</vt:lpwstr>
  </property>
  <property fmtid="{D5CDD505-2E9C-101B-9397-08002B2CF9AE}" pid="20" name="Mendeley Recent Style Id 9_1">
    <vt:lpwstr>http://csl.mendeley.com/styles/445512441/vancouver-3</vt:lpwstr>
  </property>
  <property fmtid="{D5CDD505-2E9C-101B-9397-08002B2CF9AE}" pid="21" name="Mendeley Recent Style Name 9_1">
    <vt:lpwstr>Vancouver - yeni priatnasari</vt:lpwstr>
  </property>
  <property fmtid="{D5CDD505-2E9C-101B-9397-08002B2CF9AE}" pid="22" name="Mendeley Document_1">
    <vt:lpwstr>True</vt:lpwstr>
  </property>
  <property fmtid="{D5CDD505-2E9C-101B-9397-08002B2CF9AE}" pid="23" name="Mendeley Citation Style_1">
    <vt:lpwstr>http://csl.mendeley.com/styles/445512441/vancouver-3</vt:lpwstr>
  </property>
  <property fmtid="{D5CDD505-2E9C-101B-9397-08002B2CF9AE}" pid="24" name="Mendeley Unique User Id_1">
    <vt:lpwstr>fddf0fd1-b9e1-3662-a1b5-3beed377d22e</vt:lpwstr>
  </property>
</Properties>
</file>